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BE3FF61">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995251"/>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995252"/>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995253"/>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D80C6F5" w14:textId="0D932BF2" w:rsidR="00346A1C"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995251" w:history="1">
            <w:r w:rsidR="00346A1C" w:rsidRPr="00FB2930">
              <w:rPr>
                <w:rStyle w:val="af2"/>
                <w:rFonts w:hint="eastAsia"/>
                <w:noProof/>
              </w:rPr>
              <w:t>摘要</w:t>
            </w:r>
            <w:r w:rsidR="00346A1C">
              <w:rPr>
                <w:noProof/>
                <w:webHidden/>
              </w:rPr>
              <w:tab/>
            </w:r>
            <w:r w:rsidR="00346A1C">
              <w:rPr>
                <w:noProof/>
                <w:webHidden/>
              </w:rPr>
              <w:fldChar w:fldCharType="begin"/>
            </w:r>
            <w:r w:rsidR="00346A1C">
              <w:rPr>
                <w:noProof/>
                <w:webHidden/>
              </w:rPr>
              <w:instrText xml:space="preserve"> PAGEREF _Toc201995251 \h </w:instrText>
            </w:r>
            <w:r w:rsidR="00346A1C">
              <w:rPr>
                <w:noProof/>
                <w:webHidden/>
              </w:rPr>
            </w:r>
            <w:r w:rsidR="00346A1C">
              <w:rPr>
                <w:noProof/>
                <w:webHidden/>
              </w:rPr>
              <w:fldChar w:fldCharType="separate"/>
            </w:r>
            <w:r w:rsidR="00346A1C">
              <w:rPr>
                <w:noProof/>
                <w:webHidden/>
              </w:rPr>
              <w:t>2</w:t>
            </w:r>
            <w:r w:rsidR="00346A1C">
              <w:rPr>
                <w:noProof/>
                <w:webHidden/>
              </w:rPr>
              <w:fldChar w:fldCharType="end"/>
            </w:r>
          </w:hyperlink>
        </w:p>
        <w:p w14:paraId="205D6BF7" w14:textId="24F24AF8" w:rsidR="00346A1C" w:rsidRDefault="00346A1C">
          <w:pPr>
            <w:pStyle w:val="11"/>
            <w:tabs>
              <w:tab w:val="right" w:leader="dot" w:pos="9061"/>
            </w:tabs>
            <w:ind w:firstLine="480"/>
            <w:rPr>
              <w:rFonts w:asciiTheme="minorHAnsi" w:eastAsiaTheme="minorEastAsia" w:hAnsiTheme="minorHAnsi"/>
              <w:noProof/>
            </w:rPr>
          </w:pPr>
          <w:hyperlink w:anchor="_Toc201995252" w:history="1">
            <w:r w:rsidRPr="00FB2930">
              <w:rPr>
                <w:rStyle w:val="af2"/>
                <w:noProof/>
              </w:rPr>
              <w:t>Abstract</w:t>
            </w:r>
            <w:r>
              <w:rPr>
                <w:noProof/>
                <w:webHidden/>
              </w:rPr>
              <w:tab/>
            </w:r>
            <w:r>
              <w:rPr>
                <w:noProof/>
                <w:webHidden/>
              </w:rPr>
              <w:fldChar w:fldCharType="begin"/>
            </w:r>
            <w:r>
              <w:rPr>
                <w:noProof/>
                <w:webHidden/>
              </w:rPr>
              <w:instrText xml:space="preserve"> PAGEREF _Toc201995252 \h </w:instrText>
            </w:r>
            <w:r>
              <w:rPr>
                <w:noProof/>
                <w:webHidden/>
              </w:rPr>
            </w:r>
            <w:r>
              <w:rPr>
                <w:noProof/>
                <w:webHidden/>
              </w:rPr>
              <w:fldChar w:fldCharType="separate"/>
            </w:r>
            <w:r>
              <w:rPr>
                <w:noProof/>
                <w:webHidden/>
              </w:rPr>
              <w:t>3</w:t>
            </w:r>
            <w:r>
              <w:rPr>
                <w:noProof/>
                <w:webHidden/>
              </w:rPr>
              <w:fldChar w:fldCharType="end"/>
            </w:r>
          </w:hyperlink>
        </w:p>
        <w:p w14:paraId="3B0396BB" w14:textId="7CA9CD2C" w:rsidR="00346A1C" w:rsidRDefault="00346A1C">
          <w:pPr>
            <w:pStyle w:val="11"/>
            <w:tabs>
              <w:tab w:val="right" w:leader="dot" w:pos="9061"/>
            </w:tabs>
            <w:ind w:firstLine="480"/>
            <w:rPr>
              <w:rFonts w:asciiTheme="minorHAnsi" w:eastAsiaTheme="minorEastAsia" w:hAnsiTheme="minorHAnsi"/>
              <w:noProof/>
            </w:rPr>
          </w:pPr>
          <w:hyperlink w:anchor="_Toc201995253" w:history="1">
            <w:r w:rsidRPr="00FB2930">
              <w:rPr>
                <w:rStyle w:val="af2"/>
                <w:rFonts w:hint="eastAsia"/>
                <w:noProof/>
              </w:rPr>
              <w:t>致謝</w:t>
            </w:r>
            <w:r>
              <w:rPr>
                <w:noProof/>
                <w:webHidden/>
              </w:rPr>
              <w:tab/>
            </w:r>
            <w:r>
              <w:rPr>
                <w:noProof/>
                <w:webHidden/>
              </w:rPr>
              <w:fldChar w:fldCharType="begin"/>
            </w:r>
            <w:r>
              <w:rPr>
                <w:noProof/>
                <w:webHidden/>
              </w:rPr>
              <w:instrText xml:space="preserve"> PAGEREF _Toc201995253 \h </w:instrText>
            </w:r>
            <w:r>
              <w:rPr>
                <w:noProof/>
                <w:webHidden/>
              </w:rPr>
            </w:r>
            <w:r>
              <w:rPr>
                <w:noProof/>
                <w:webHidden/>
              </w:rPr>
              <w:fldChar w:fldCharType="separate"/>
            </w:r>
            <w:r>
              <w:rPr>
                <w:noProof/>
                <w:webHidden/>
              </w:rPr>
              <w:t>4</w:t>
            </w:r>
            <w:r>
              <w:rPr>
                <w:noProof/>
                <w:webHidden/>
              </w:rPr>
              <w:fldChar w:fldCharType="end"/>
            </w:r>
          </w:hyperlink>
        </w:p>
        <w:p w14:paraId="13BA6006" w14:textId="09D7B6EA" w:rsidR="00346A1C" w:rsidRDefault="00346A1C">
          <w:pPr>
            <w:pStyle w:val="11"/>
            <w:tabs>
              <w:tab w:val="right" w:leader="dot" w:pos="9061"/>
            </w:tabs>
            <w:ind w:firstLine="480"/>
            <w:rPr>
              <w:rFonts w:asciiTheme="minorHAnsi" w:eastAsiaTheme="minorEastAsia" w:hAnsiTheme="minorHAnsi"/>
              <w:noProof/>
            </w:rPr>
          </w:pPr>
          <w:hyperlink w:anchor="_Toc201995254" w:history="1">
            <w:r w:rsidRPr="00FB2930">
              <w:rPr>
                <w:rStyle w:val="af2"/>
                <w:rFonts w:hint="eastAsia"/>
                <w:noProof/>
              </w:rPr>
              <w:t>第一章、緒論</w:t>
            </w:r>
            <w:r>
              <w:rPr>
                <w:noProof/>
                <w:webHidden/>
              </w:rPr>
              <w:tab/>
            </w:r>
            <w:r>
              <w:rPr>
                <w:noProof/>
                <w:webHidden/>
              </w:rPr>
              <w:fldChar w:fldCharType="begin"/>
            </w:r>
            <w:r>
              <w:rPr>
                <w:noProof/>
                <w:webHidden/>
              </w:rPr>
              <w:instrText xml:space="preserve"> PAGEREF _Toc201995254 \h </w:instrText>
            </w:r>
            <w:r>
              <w:rPr>
                <w:noProof/>
                <w:webHidden/>
              </w:rPr>
            </w:r>
            <w:r>
              <w:rPr>
                <w:noProof/>
                <w:webHidden/>
              </w:rPr>
              <w:fldChar w:fldCharType="separate"/>
            </w:r>
            <w:r>
              <w:rPr>
                <w:noProof/>
                <w:webHidden/>
              </w:rPr>
              <w:t>11</w:t>
            </w:r>
            <w:r>
              <w:rPr>
                <w:noProof/>
                <w:webHidden/>
              </w:rPr>
              <w:fldChar w:fldCharType="end"/>
            </w:r>
          </w:hyperlink>
        </w:p>
        <w:p w14:paraId="700282B8" w14:textId="56E630E2" w:rsidR="00346A1C" w:rsidRDefault="00346A1C">
          <w:pPr>
            <w:pStyle w:val="21"/>
            <w:tabs>
              <w:tab w:val="right" w:leader="dot" w:pos="9061"/>
            </w:tabs>
            <w:ind w:firstLine="480"/>
            <w:rPr>
              <w:rFonts w:asciiTheme="minorHAnsi" w:eastAsiaTheme="minorEastAsia" w:hAnsiTheme="minorHAnsi"/>
              <w:noProof/>
            </w:rPr>
          </w:pPr>
          <w:hyperlink w:anchor="_Toc201995255" w:history="1">
            <w:r w:rsidRPr="00FB2930">
              <w:rPr>
                <w:rStyle w:val="af2"/>
                <w:noProof/>
              </w:rPr>
              <w:t xml:space="preserve">1.1 </w:t>
            </w:r>
            <w:r w:rsidRPr="00FB2930">
              <w:rPr>
                <w:rStyle w:val="af2"/>
                <w:rFonts w:hint="eastAsia"/>
                <w:noProof/>
              </w:rPr>
              <w:t>研究背景與動機</w:t>
            </w:r>
            <w:r>
              <w:rPr>
                <w:noProof/>
                <w:webHidden/>
              </w:rPr>
              <w:tab/>
            </w:r>
            <w:r>
              <w:rPr>
                <w:noProof/>
                <w:webHidden/>
              </w:rPr>
              <w:fldChar w:fldCharType="begin"/>
            </w:r>
            <w:r>
              <w:rPr>
                <w:noProof/>
                <w:webHidden/>
              </w:rPr>
              <w:instrText xml:space="preserve"> PAGEREF _Toc201995255 \h </w:instrText>
            </w:r>
            <w:r>
              <w:rPr>
                <w:noProof/>
                <w:webHidden/>
              </w:rPr>
            </w:r>
            <w:r>
              <w:rPr>
                <w:noProof/>
                <w:webHidden/>
              </w:rPr>
              <w:fldChar w:fldCharType="separate"/>
            </w:r>
            <w:r>
              <w:rPr>
                <w:noProof/>
                <w:webHidden/>
              </w:rPr>
              <w:t>11</w:t>
            </w:r>
            <w:r>
              <w:rPr>
                <w:noProof/>
                <w:webHidden/>
              </w:rPr>
              <w:fldChar w:fldCharType="end"/>
            </w:r>
          </w:hyperlink>
        </w:p>
        <w:p w14:paraId="2B5DC40E" w14:textId="68E35EAD" w:rsidR="00346A1C" w:rsidRDefault="00346A1C">
          <w:pPr>
            <w:pStyle w:val="21"/>
            <w:tabs>
              <w:tab w:val="right" w:leader="dot" w:pos="9061"/>
            </w:tabs>
            <w:ind w:firstLine="480"/>
            <w:rPr>
              <w:rFonts w:asciiTheme="minorHAnsi" w:eastAsiaTheme="minorEastAsia" w:hAnsiTheme="minorHAnsi"/>
              <w:noProof/>
            </w:rPr>
          </w:pPr>
          <w:hyperlink w:anchor="_Toc201995256" w:history="1">
            <w:r w:rsidRPr="00FB2930">
              <w:rPr>
                <w:rStyle w:val="af2"/>
                <w:noProof/>
              </w:rPr>
              <w:t xml:space="preserve">1.2 </w:t>
            </w:r>
            <w:r w:rsidRPr="00FB2930">
              <w:rPr>
                <w:rStyle w:val="af2"/>
                <w:rFonts w:hint="eastAsia"/>
                <w:noProof/>
              </w:rPr>
              <w:t>研究問題與目的</w:t>
            </w:r>
            <w:r>
              <w:rPr>
                <w:noProof/>
                <w:webHidden/>
              </w:rPr>
              <w:tab/>
            </w:r>
            <w:r>
              <w:rPr>
                <w:noProof/>
                <w:webHidden/>
              </w:rPr>
              <w:fldChar w:fldCharType="begin"/>
            </w:r>
            <w:r>
              <w:rPr>
                <w:noProof/>
                <w:webHidden/>
              </w:rPr>
              <w:instrText xml:space="preserve"> PAGEREF _Toc201995256 \h </w:instrText>
            </w:r>
            <w:r>
              <w:rPr>
                <w:noProof/>
                <w:webHidden/>
              </w:rPr>
            </w:r>
            <w:r>
              <w:rPr>
                <w:noProof/>
                <w:webHidden/>
              </w:rPr>
              <w:fldChar w:fldCharType="separate"/>
            </w:r>
            <w:r>
              <w:rPr>
                <w:noProof/>
                <w:webHidden/>
              </w:rPr>
              <w:t>13</w:t>
            </w:r>
            <w:r>
              <w:rPr>
                <w:noProof/>
                <w:webHidden/>
              </w:rPr>
              <w:fldChar w:fldCharType="end"/>
            </w:r>
          </w:hyperlink>
        </w:p>
        <w:p w14:paraId="473726A0" w14:textId="132A0680" w:rsidR="00346A1C" w:rsidRDefault="00346A1C">
          <w:pPr>
            <w:pStyle w:val="21"/>
            <w:tabs>
              <w:tab w:val="right" w:leader="dot" w:pos="9061"/>
            </w:tabs>
            <w:ind w:firstLine="480"/>
            <w:rPr>
              <w:rFonts w:asciiTheme="minorHAnsi" w:eastAsiaTheme="minorEastAsia" w:hAnsiTheme="minorHAnsi"/>
              <w:noProof/>
            </w:rPr>
          </w:pPr>
          <w:hyperlink w:anchor="_Toc201995257" w:history="1">
            <w:r w:rsidRPr="00FB2930">
              <w:rPr>
                <w:rStyle w:val="af2"/>
                <w:noProof/>
              </w:rPr>
              <w:t xml:space="preserve">1.3 </w:t>
            </w:r>
            <w:r w:rsidRPr="00FB2930">
              <w:rPr>
                <w:rStyle w:val="af2"/>
                <w:rFonts w:hint="eastAsia"/>
                <w:noProof/>
              </w:rPr>
              <w:t>研究範圍與流程</w:t>
            </w:r>
            <w:r>
              <w:rPr>
                <w:noProof/>
                <w:webHidden/>
              </w:rPr>
              <w:tab/>
            </w:r>
            <w:r>
              <w:rPr>
                <w:noProof/>
                <w:webHidden/>
              </w:rPr>
              <w:fldChar w:fldCharType="begin"/>
            </w:r>
            <w:r>
              <w:rPr>
                <w:noProof/>
                <w:webHidden/>
              </w:rPr>
              <w:instrText xml:space="preserve"> PAGEREF _Toc201995257 \h </w:instrText>
            </w:r>
            <w:r>
              <w:rPr>
                <w:noProof/>
                <w:webHidden/>
              </w:rPr>
            </w:r>
            <w:r>
              <w:rPr>
                <w:noProof/>
                <w:webHidden/>
              </w:rPr>
              <w:fldChar w:fldCharType="separate"/>
            </w:r>
            <w:r>
              <w:rPr>
                <w:noProof/>
                <w:webHidden/>
              </w:rPr>
              <w:t>14</w:t>
            </w:r>
            <w:r>
              <w:rPr>
                <w:noProof/>
                <w:webHidden/>
              </w:rPr>
              <w:fldChar w:fldCharType="end"/>
            </w:r>
          </w:hyperlink>
        </w:p>
        <w:p w14:paraId="29D1A44A" w14:textId="3E127610" w:rsidR="00346A1C" w:rsidRDefault="00346A1C">
          <w:pPr>
            <w:pStyle w:val="21"/>
            <w:tabs>
              <w:tab w:val="right" w:leader="dot" w:pos="9061"/>
            </w:tabs>
            <w:ind w:firstLine="480"/>
            <w:rPr>
              <w:rFonts w:asciiTheme="minorHAnsi" w:eastAsiaTheme="minorEastAsia" w:hAnsiTheme="minorHAnsi"/>
              <w:noProof/>
            </w:rPr>
          </w:pPr>
          <w:hyperlink w:anchor="_Toc201995258" w:history="1">
            <w:r w:rsidRPr="00FB2930">
              <w:rPr>
                <w:rStyle w:val="af2"/>
                <w:noProof/>
              </w:rPr>
              <w:t xml:space="preserve">1.4 </w:t>
            </w:r>
            <w:r w:rsidRPr="00FB2930">
              <w:rPr>
                <w:rStyle w:val="af2"/>
                <w:rFonts w:hint="eastAsia"/>
                <w:noProof/>
              </w:rPr>
              <w:t>論文架構</w:t>
            </w:r>
            <w:r>
              <w:rPr>
                <w:noProof/>
                <w:webHidden/>
              </w:rPr>
              <w:tab/>
            </w:r>
            <w:r>
              <w:rPr>
                <w:noProof/>
                <w:webHidden/>
              </w:rPr>
              <w:fldChar w:fldCharType="begin"/>
            </w:r>
            <w:r>
              <w:rPr>
                <w:noProof/>
                <w:webHidden/>
              </w:rPr>
              <w:instrText xml:space="preserve"> PAGEREF _Toc201995258 \h </w:instrText>
            </w:r>
            <w:r>
              <w:rPr>
                <w:noProof/>
                <w:webHidden/>
              </w:rPr>
            </w:r>
            <w:r>
              <w:rPr>
                <w:noProof/>
                <w:webHidden/>
              </w:rPr>
              <w:fldChar w:fldCharType="separate"/>
            </w:r>
            <w:r>
              <w:rPr>
                <w:noProof/>
                <w:webHidden/>
              </w:rPr>
              <w:t>17</w:t>
            </w:r>
            <w:r>
              <w:rPr>
                <w:noProof/>
                <w:webHidden/>
              </w:rPr>
              <w:fldChar w:fldCharType="end"/>
            </w:r>
          </w:hyperlink>
        </w:p>
        <w:p w14:paraId="6A986E64" w14:textId="17A40400" w:rsidR="00346A1C" w:rsidRDefault="00346A1C">
          <w:pPr>
            <w:pStyle w:val="11"/>
            <w:tabs>
              <w:tab w:val="right" w:leader="dot" w:pos="9061"/>
            </w:tabs>
            <w:ind w:firstLine="480"/>
            <w:rPr>
              <w:rFonts w:asciiTheme="minorHAnsi" w:eastAsiaTheme="minorEastAsia" w:hAnsiTheme="minorHAnsi"/>
              <w:noProof/>
            </w:rPr>
          </w:pPr>
          <w:hyperlink w:anchor="_Toc201995259" w:history="1">
            <w:r w:rsidRPr="00FB2930">
              <w:rPr>
                <w:rStyle w:val="af2"/>
                <w:rFonts w:hint="eastAsia"/>
                <w:noProof/>
              </w:rPr>
              <w:t>第二章、文獻探討</w:t>
            </w:r>
            <w:r>
              <w:rPr>
                <w:noProof/>
                <w:webHidden/>
              </w:rPr>
              <w:tab/>
            </w:r>
            <w:r>
              <w:rPr>
                <w:noProof/>
                <w:webHidden/>
              </w:rPr>
              <w:fldChar w:fldCharType="begin"/>
            </w:r>
            <w:r>
              <w:rPr>
                <w:noProof/>
                <w:webHidden/>
              </w:rPr>
              <w:instrText xml:space="preserve"> PAGEREF _Toc201995259 \h </w:instrText>
            </w:r>
            <w:r>
              <w:rPr>
                <w:noProof/>
                <w:webHidden/>
              </w:rPr>
            </w:r>
            <w:r>
              <w:rPr>
                <w:noProof/>
                <w:webHidden/>
              </w:rPr>
              <w:fldChar w:fldCharType="separate"/>
            </w:r>
            <w:r>
              <w:rPr>
                <w:noProof/>
                <w:webHidden/>
              </w:rPr>
              <w:t>18</w:t>
            </w:r>
            <w:r>
              <w:rPr>
                <w:noProof/>
                <w:webHidden/>
              </w:rPr>
              <w:fldChar w:fldCharType="end"/>
            </w:r>
          </w:hyperlink>
        </w:p>
        <w:p w14:paraId="74CFE56A" w14:textId="78815184" w:rsidR="00346A1C" w:rsidRDefault="00346A1C">
          <w:pPr>
            <w:pStyle w:val="21"/>
            <w:tabs>
              <w:tab w:val="right" w:leader="dot" w:pos="9061"/>
            </w:tabs>
            <w:ind w:firstLine="480"/>
            <w:rPr>
              <w:rFonts w:asciiTheme="minorHAnsi" w:eastAsiaTheme="minorEastAsia" w:hAnsiTheme="minorHAnsi"/>
              <w:noProof/>
            </w:rPr>
          </w:pPr>
          <w:hyperlink w:anchor="_Toc201995260" w:history="1">
            <w:r w:rsidRPr="00FB2930">
              <w:rPr>
                <w:rStyle w:val="af2"/>
                <w:noProof/>
              </w:rPr>
              <w:t xml:space="preserve">2.1 </w:t>
            </w:r>
            <w:r w:rsidRPr="00FB2930">
              <w:rPr>
                <w:rStyle w:val="af2"/>
                <w:rFonts w:hint="eastAsia"/>
                <w:noProof/>
              </w:rPr>
              <w:t>數位創新（</w:t>
            </w:r>
            <w:r w:rsidRPr="00FB2930">
              <w:rPr>
                <w:rStyle w:val="af2"/>
                <w:noProof/>
              </w:rPr>
              <w:t>Digital Innov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0 \h </w:instrText>
            </w:r>
            <w:r>
              <w:rPr>
                <w:noProof/>
                <w:webHidden/>
              </w:rPr>
            </w:r>
            <w:r>
              <w:rPr>
                <w:noProof/>
                <w:webHidden/>
              </w:rPr>
              <w:fldChar w:fldCharType="separate"/>
            </w:r>
            <w:r>
              <w:rPr>
                <w:noProof/>
                <w:webHidden/>
              </w:rPr>
              <w:t>18</w:t>
            </w:r>
            <w:r>
              <w:rPr>
                <w:noProof/>
                <w:webHidden/>
              </w:rPr>
              <w:fldChar w:fldCharType="end"/>
            </w:r>
          </w:hyperlink>
        </w:p>
        <w:p w14:paraId="66A113B5" w14:textId="5A5A01C2" w:rsidR="00346A1C" w:rsidRDefault="00346A1C">
          <w:pPr>
            <w:pStyle w:val="31"/>
            <w:tabs>
              <w:tab w:val="right" w:leader="dot" w:pos="9061"/>
            </w:tabs>
            <w:ind w:firstLine="480"/>
            <w:rPr>
              <w:rFonts w:asciiTheme="minorHAnsi" w:eastAsiaTheme="minorEastAsia" w:hAnsiTheme="minorHAnsi"/>
              <w:noProof/>
            </w:rPr>
          </w:pPr>
          <w:hyperlink w:anchor="_Toc201995261" w:history="1">
            <w:r w:rsidRPr="00FB2930">
              <w:rPr>
                <w:rStyle w:val="af2"/>
                <w:noProof/>
              </w:rPr>
              <w:t xml:space="preserve">2.1.1 </w:t>
            </w:r>
            <w:r w:rsidRPr="00FB2930">
              <w:rPr>
                <w:rStyle w:val="af2"/>
                <w:rFonts w:hint="eastAsia"/>
                <w:noProof/>
              </w:rPr>
              <w:t>數位創新起源與基本定義</w:t>
            </w:r>
            <w:r>
              <w:rPr>
                <w:noProof/>
                <w:webHidden/>
              </w:rPr>
              <w:tab/>
            </w:r>
            <w:r>
              <w:rPr>
                <w:noProof/>
                <w:webHidden/>
              </w:rPr>
              <w:fldChar w:fldCharType="begin"/>
            </w:r>
            <w:r>
              <w:rPr>
                <w:noProof/>
                <w:webHidden/>
              </w:rPr>
              <w:instrText xml:space="preserve"> PAGEREF _Toc201995261 \h </w:instrText>
            </w:r>
            <w:r>
              <w:rPr>
                <w:noProof/>
                <w:webHidden/>
              </w:rPr>
            </w:r>
            <w:r>
              <w:rPr>
                <w:noProof/>
                <w:webHidden/>
              </w:rPr>
              <w:fldChar w:fldCharType="separate"/>
            </w:r>
            <w:r>
              <w:rPr>
                <w:noProof/>
                <w:webHidden/>
              </w:rPr>
              <w:t>18</w:t>
            </w:r>
            <w:r>
              <w:rPr>
                <w:noProof/>
                <w:webHidden/>
              </w:rPr>
              <w:fldChar w:fldCharType="end"/>
            </w:r>
          </w:hyperlink>
        </w:p>
        <w:p w14:paraId="4C7DFEDD" w14:textId="565E879A" w:rsidR="00346A1C" w:rsidRDefault="00346A1C">
          <w:pPr>
            <w:pStyle w:val="31"/>
            <w:tabs>
              <w:tab w:val="right" w:leader="dot" w:pos="9061"/>
            </w:tabs>
            <w:ind w:firstLine="480"/>
            <w:rPr>
              <w:rFonts w:asciiTheme="minorHAnsi" w:eastAsiaTheme="minorEastAsia" w:hAnsiTheme="minorHAnsi"/>
              <w:noProof/>
            </w:rPr>
          </w:pPr>
          <w:hyperlink w:anchor="_Toc201995262" w:history="1">
            <w:r w:rsidRPr="00FB2930">
              <w:rPr>
                <w:rStyle w:val="af2"/>
                <w:noProof/>
              </w:rPr>
              <w:t xml:space="preserve">2.1.2 </w:t>
            </w:r>
            <w:r w:rsidRPr="00FB2930">
              <w:rPr>
                <w:rStyle w:val="af2"/>
                <w:rFonts w:hint="eastAsia"/>
                <w:noProof/>
              </w:rPr>
              <w:t>數位創新與組織之關係</w:t>
            </w:r>
            <w:r>
              <w:rPr>
                <w:noProof/>
                <w:webHidden/>
              </w:rPr>
              <w:tab/>
            </w:r>
            <w:r>
              <w:rPr>
                <w:noProof/>
                <w:webHidden/>
              </w:rPr>
              <w:fldChar w:fldCharType="begin"/>
            </w:r>
            <w:r>
              <w:rPr>
                <w:noProof/>
                <w:webHidden/>
              </w:rPr>
              <w:instrText xml:space="preserve"> PAGEREF _Toc201995262 \h </w:instrText>
            </w:r>
            <w:r>
              <w:rPr>
                <w:noProof/>
                <w:webHidden/>
              </w:rPr>
            </w:r>
            <w:r>
              <w:rPr>
                <w:noProof/>
                <w:webHidden/>
              </w:rPr>
              <w:fldChar w:fldCharType="separate"/>
            </w:r>
            <w:r>
              <w:rPr>
                <w:noProof/>
                <w:webHidden/>
              </w:rPr>
              <w:t>23</w:t>
            </w:r>
            <w:r>
              <w:rPr>
                <w:noProof/>
                <w:webHidden/>
              </w:rPr>
              <w:fldChar w:fldCharType="end"/>
            </w:r>
          </w:hyperlink>
        </w:p>
        <w:p w14:paraId="18A744A5" w14:textId="22E3BF2E" w:rsidR="00346A1C" w:rsidRDefault="00346A1C">
          <w:pPr>
            <w:pStyle w:val="21"/>
            <w:tabs>
              <w:tab w:val="right" w:leader="dot" w:pos="9061"/>
            </w:tabs>
            <w:ind w:firstLine="480"/>
            <w:rPr>
              <w:rFonts w:asciiTheme="minorHAnsi" w:eastAsiaTheme="minorEastAsia" w:hAnsiTheme="minorHAnsi"/>
              <w:noProof/>
            </w:rPr>
          </w:pPr>
          <w:hyperlink w:anchor="_Toc201995263" w:history="1">
            <w:r w:rsidRPr="00FB2930">
              <w:rPr>
                <w:rStyle w:val="af2"/>
                <w:noProof/>
              </w:rPr>
              <w:t xml:space="preserve">2.2 </w:t>
            </w:r>
            <w:r w:rsidRPr="00FB2930">
              <w:rPr>
                <w:rStyle w:val="af2"/>
                <w:rFonts w:hint="eastAsia"/>
                <w:noProof/>
              </w:rPr>
              <w:t>制定（</w:t>
            </w:r>
            <w:r w:rsidRPr="00FB2930">
              <w:rPr>
                <w:rStyle w:val="af2"/>
                <w:noProof/>
              </w:rPr>
              <w:t>Enactment</w:t>
            </w:r>
            <w:r w:rsidRPr="00FB2930">
              <w:rPr>
                <w:rStyle w:val="af2"/>
                <w:rFonts w:hint="eastAsia"/>
                <w:noProof/>
              </w:rPr>
              <w:t>）</w:t>
            </w:r>
            <w:r>
              <w:rPr>
                <w:noProof/>
                <w:webHidden/>
              </w:rPr>
              <w:tab/>
            </w:r>
            <w:r>
              <w:rPr>
                <w:noProof/>
                <w:webHidden/>
              </w:rPr>
              <w:fldChar w:fldCharType="begin"/>
            </w:r>
            <w:r>
              <w:rPr>
                <w:noProof/>
                <w:webHidden/>
              </w:rPr>
              <w:instrText xml:space="preserve"> PAGEREF _Toc201995263 \h </w:instrText>
            </w:r>
            <w:r>
              <w:rPr>
                <w:noProof/>
                <w:webHidden/>
              </w:rPr>
            </w:r>
            <w:r>
              <w:rPr>
                <w:noProof/>
                <w:webHidden/>
              </w:rPr>
              <w:fldChar w:fldCharType="separate"/>
            </w:r>
            <w:r>
              <w:rPr>
                <w:noProof/>
                <w:webHidden/>
              </w:rPr>
              <w:t>24</w:t>
            </w:r>
            <w:r>
              <w:rPr>
                <w:noProof/>
                <w:webHidden/>
              </w:rPr>
              <w:fldChar w:fldCharType="end"/>
            </w:r>
          </w:hyperlink>
        </w:p>
        <w:p w14:paraId="6401380B" w14:textId="667EB09D" w:rsidR="00346A1C" w:rsidRDefault="00346A1C">
          <w:pPr>
            <w:pStyle w:val="31"/>
            <w:tabs>
              <w:tab w:val="right" w:leader="dot" w:pos="9061"/>
            </w:tabs>
            <w:ind w:firstLine="480"/>
            <w:rPr>
              <w:rFonts w:asciiTheme="minorHAnsi" w:eastAsiaTheme="minorEastAsia" w:hAnsiTheme="minorHAnsi"/>
              <w:noProof/>
            </w:rPr>
          </w:pPr>
          <w:hyperlink w:anchor="_Toc201995264" w:history="1">
            <w:r w:rsidRPr="00FB2930">
              <w:rPr>
                <w:rStyle w:val="af2"/>
                <w:noProof/>
              </w:rPr>
              <w:t xml:space="preserve">2.2.1 </w:t>
            </w:r>
            <w:r w:rsidRPr="00FB2930">
              <w:rPr>
                <w:rStyle w:val="af2"/>
                <w:rFonts w:hint="eastAsia"/>
                <w:noProof/>
              </w:rPr>
              <w:t>制定起源與基本定義</w:t>
            </w:r>
            <w:r>
              <w:rPr>
                <w:noProof/>
                <w:webHidden/>
              </w:rPr>
              <w:tab/>
            </w:r>
            <w:r>
              <w:rPr>
                <w:noProof/>
                <w:webHidden/>
              </w:rPr>
              <w:fldChar w:fldCharType="begin"/>
            </w:r>
            <w:r>
              <w:rPr>
                <w:noProof/>
                <w:webHidden/>
              </w:rPr>
              <w:instrText xml:space="preserve"> PAGEREF _Toc201995264 \h </w:instrText>
            </w:r>
            <w:r>
              <w:rPr>
                <w:noProof/>
                <w:webHidden/>
              </w:rPr>
            </w:r>
            <w:r>
              <w:rPr>
                <w:noProof/>
                <w:webHidden/>
              </w:rPr>
              <w:fldChar w:fldCharType="separate"/>
            </w:r>
            <w:r>
              <w:rPr>
                <w:noProof/>
                <w:webHidden/>
              </w:rPr>
              <w:t>24</w:t>
            </w:r>
            <w:r>
              <w:rPr>
                <w:noProof/>
                <w:webHidden/>
              </w:rPr>
              <w:fldChar w:fldCharType="end"/>
            </w:r>
          </w:hyperlink>
        </w:p>
        <w:p w14:paraId="1DCFF07D" w14:textId="3001C80E" w:rsidR="00346A1C" w:rsidRDefault="00346A1C">
          <w:pPr>
            <w:pStyle w:val="31"/>
            <w:tabs>
              <w:tab w:val="right" w:leader="dot" w:pos="9061"/>
            </w:tabs>
            <w:ind w:firstLine="480"/>
            <w:rPr>
              <w:rFonts w:asciiTheme="minorHAnsi" w:eastAsiaTheme="minorEastAsia" w:hAnsiTheme="minorHAnsi"/>
              <w:noProof/>
            </w:rPr>
          </w:pPr>
          <w:hyperlink w:anchor="_Toc201995265" w:history="1">
            <w:r w:rsidRPr="00FB2930">
              <w:rPr>
                <w:rStyle w:val="af2"/>
                <w:noProof/>
              </w:rPr>
              <w:t xml:space="preserve">2.1.2 </w:t>
            </w:r>
            <w:r w:rsidRPr="00FB2930">
              <w:rPr>
                <w:rStyle w:val="af2"/>
                <w:rFonts w:hint="eastAsia"/>
                <w:noProof/>
              </w:rPr>
              <w:t>制定動態循環過程與應用</w:t>
            </w:r>
            <w:r>
              <w:rPr>
                <w:noProof/>
                <w:webHidden/>
              </w:rPr>
              <w:tab/>
            </w:r>
            <w:r>
              <w:rPr>
                <w:noProof/>
                <w:webHidden/>
              </w:rPr>
              <w:fldChar w:fldCharType="begin"/>
            </w:r>
            <w:r>
              <w:rPr>
                <w:noProof/>
                <w:webHidden/>
              </w:rPr>
              <w:instrText xml:space="preserve"> PAGEREF _Toc201995265 \h </w:instrText>
            </w:r>
            <w:r>
              <w:rPr>
                <w:noProof/>
                <w:webHidden/>
              </w:rPr>
            </w:r>
            <w:r>
              <w:rPr>
                <w:noProof/>
                <w:webHidden/>
              </w:rPr>
              <w:fldChar w:fldCharType="separate"/>
            </w:r>
            <w:r>
              <w:rPr>
                <w:noProof/>
                <w:webHidden/>
              </w:rPr>
              <w:t>26</w:t>
            </w:r>
            <w:r>
              <w:rPr>
                <w:noProof/>
                <w:webHidden/>
              </w:rPr>
              <w:fldChar w:fldCharType="end"/>
            </w:r>
          </w:hyperlink>
        </w:p>
        <w:p w14:paraId="4D49B3DE" w14:textId="60C67135" w:rsidR="00346A1C" w:rsidRDefault="00346A1C">
          <w:pPr>
            <w:pStyle w:val="21"/>
            <w:tabs>
              <w:tab w:val="right" w:leader="dot" w:pos="9061"/>
            </w:tabs>
            <w:ind w:firstLine="480"/>
            <w:rPr>
              <w:rFonts w:asciiTheme="minorHAnsi" w:eastAsiaTheme="minorEastAsia" w:hAnsiTheme="minorHAnsi"/>
              <w:noProof/>
            </w:rPr>
          </w:pPr>
          <w:hyperlink w:anchor="_Toc201995266" w:history="1">
            <w:r w:rsidRPr="00FB2930">
              <w:rPr>
                <w:rStyle w:val="af2"/>
                <w:noProof/>
              </w:rPr>
              <w:t xml:space="preserve">2.3 </w:t>
            </w:r>
            <w:r w:rsidRPr="00FB2930">
              <w:rPr>
                <w:rStyle w:val="af2"/>
                <w:rFonts w:hint="eastAsia"/>
                <w:noProof/>
              </w:rPr>
              <w:t>可供性（</w:t>
            </w:r>
            <w:r w:rsidRPr="00FB2930">
              <w:rPr>
                <w:rStyle w:val="af2"/>
                <w:noProof/>
              </w:rPr>
              <w:t>Affordance</w:t>
            </w:r>
            <w:r w:rsidRPr="00FB2930">
              <w:rPr>
                <w:rStyle w:val="af2"/>
                <w:rFonts w:hint="eastAsia"/>
                <w:noProof/>
              </w:rPr>
              <w:t>）</w:t>
            </w:r>
            <w:r>
              <w:rPr>
                <w:noProof/>
                <w:webHidden/>
              </w:rPr>
              <w:tab/>
            </w:r>
            <w:r>
              <w:rPr>
                <w:noProof/>
                <w:webHidden/>
              </w:rPr>
              <w:fldChar w:fldCharType="begin"/>
            </w:r>
            <w:r>
              <w:rPr>
                <w:noProof/>
                <w:webHidden/>
              </w:rPr>
              <w:instrText xml:space="preserve"> PAGEREF _Toc201995266 \h </w:instrText>
            </w:r>
            <w:r>
              <w:rPr>
                <w:noProof/>
                <w:webHidden/>
              </w:rPr>
            </w:r>
            <w:r>
              <w:rPr>
                <w:noProof/>
                <w:webHidden/>
              </w:rPr>
              <w:fldChar w:fldCharType="separate"/>
            </w:r>
            <w:r>
              <w:rPr>
                <w:noProof/>
                <w:webHidden/>
              </w:rPr>
              <w:t>28</w:t>
            </w:r>
            <w:r>
              <w:rPr>
                <w:noProof/>
                <w:webHidden/>
              </w:rPr>
              <w:fldChar w:fldCharType="end"/>
            </w:r>
          </w:hyperlink>
        </w:p>
        <w:p w14:paraId="1F8617EE" w14:textId="58C18B6D" w:rsidR="00346A1C" w:rsidRDefault="00346A1C">
          <w:pPr>
            <w:pStyle w:val="31"/>
            <w:tabs>
              <w:tab w:val="right" w:leader="dot" w:pos="9061"/>
            </w:tabs>
            <w:ind w:firstLine="480"/>
            <w:rPr>
              <w:rFonts w:asciiTheme="minorHAnsi" w:eastAsiaTheme="minorEastAsia" w:hAnsiTheme="minorHAnsi"/>
              <w:noProof/>
            </w:rPr>
          </w:pPr>
          <w:hyperlink w:anchor="_Toc201995267" w:history="1">
            <w:r w:rsidRPr="00FB2930">
              <w:rPr>
                <w:rStyle w:val="af2"/>
                <w:noProof/>
              </w:rPr>
              <w:t xml:space="preserve">2.3.1 </w:t>
            </w:r>
            <w:r w:rsidRPr="00FB2930">
              <w:rPr>
                <w:rStyle w:val="af2"/>
                <w:rFonts w:hint="eastAsia"/>
                <w:noProof/>
              </w:rPr>
              <w:t>可供性起源與基本定義</w:t>
            </w:r>
            <w:r>
              <w:rPr>
                <w:noProof/>
                <w:webHidden/>
              </w:rPr>
              <w:tab/>
            </w:r>
            <w:r>
              <w:rPr>
                <w:noProof/>
                <w:webHidden/>
              </w:rPr>
              <w:fldChar w:fldCharType="begin"/>
            </w:r>
            <w:r>
              <w:rPr>
                <w:noProof/>
                <w:webHidden/>
              </w:rPr>
              <w:instrText xml:space="preserve"> PAGEREF _Toc201995267 \h </w:instrText>
            </w:r>
            <w:r>
              <w:rPr>
                <w:noProof/>
                <w:webHidden/>
              </w:rPr>
            </w:r>
            <w:r>
              <w:rPr>
                <w:noProof/>
                <w:webHidden/>
              </w:rPr>
              <w:fldChar w:fldCharType="separate"/>
            </w:r>
            <w:r>
              <w:rPr>
                <w:noProof/>
                <w:webHidden/>
              </w:rPr>
              <w:t>28</w:t>
            </w:r>
            <w:r>
              <w:rPr>
                <w:noProof/>
                <w:webHidden/>
              </w:rPr>
              <w:fldChar w:fldCharType="end"/>
            </w:r>
          </w:hyperlink>
        </w:p>
        <w:p w14:paraId="7650B57D" w14:textId="14325A3F" w:rsidR="00346A1C" w:rsidRDefault="00346A1C">
          <w:pPr>
            <w:pStyle w:val="31"/>
            <w:tabs>
              <w:tab w:val="right" w:leader="dot" w:pos="9061"/>
            </w:tabs>
            <w:ind w:firstLine="480"/>
            <w:rPr>
              <w:rFonts w:asciiTheme="minorHAnsi" w:eastAsiaTheme="minorEastAsia" w:hAnsiTheme="minorHAnsi"/>
              <w:noProof/>
            </w:rPr>
          </w:pPr>
          <w:hyperlink w:anchor="_Toc201995268" w:history="1">
            <w:r w:rsidRPr="00FB2930">
              <w:rPr>
                <w:rStyle w:val="af2"/>
                <w:noProof/>
              </w:rPr>
              <w:t xml:space="preserve">2.3.2 </w:t>
            </w:r>
            <w:r w:rsidRPr="00FB2930">
              <w:rPr>
                <w:rStyle w:val="af2"/>
                <w:rFonts w:hint="eastAsia"/>
                <w:noProof/>
              </w:rPr>
              <w:t>可供性實現（</w:t>
            </w:r>
            <w:r w:rsidRPr="00FB2930">
              <w:rPr>
                <w:rStyle w:val="af2"/>
                <w:noProof/>
              </w:rPr>
              <w:t>Affordance Actualiz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8 \h </w:instrText>
            </w:r>
            <w:r>
              <w:rPr>
                <w:noProof/>
                <w:webHidden/>
              </w:rPr>
            </w:r>
            <w:r>
              <w:rPr>
                <w:noProof/>
                <w:webHidden/>
              </w:rPr>
              <w:fldChar w:fldCharType="separate"/>
            </w:r>
            <w:r>
              <w:rPr>
                <w:noProof/>
                <w:webHidden/>
              </w:rPr>
              <w:t>32</w:t>
            </w:r>
            <w:r>
              <w:rPr>
                <w:noProof/>
                <w:webHidden/>
              </w:rPr>
              <w:fldChar w:fldCharType="end"/>
            </w:r>
          </w:hyperlink>
        </w:p>
        <w:p w14:paraId="114F66D0" w14:textId="6D07B675" w:rsidR="00346A1C" w:rsidRDefault="00346A1C">
          <w:pPr>
            <w:pStyle w:val="21"/>
            <w:tabs>
              <w:tab w:val="right" w:leader="dot" w:pos="9061"/>
            </w:tabs>
            <w:ind w:firstLine="480"/>
            <w:rPr>
              <w:rFonts w:asciiTheme="minorHAnsi" w:eastAsiaTheme="minorEastAsia" w:hAnsiTheme="minorHAnsi"/>
              <w:noProof/>
            </w:rPr>
          </w:pPr>
          <w:hyperlink w:anchor="_Toc201995269" w:history="1">
            <w:r w:rsidRPr="00FB2930">
              <w:rPr>
                <w:rStyle w:val="af2"/>
                <w:noProof/>
              </w:rPr>
              <w:t xml:space="preserve">2.4 </w:t>
            </w:r>
            <w:r w:rsidRPr="00FB2930">
              <w:rPr>
                <w:rStyle w:val="af2"/>
                <w:rFonts w:hint="eastAsia"/>
                <w:noProof/>
              </w:rPr>
              <w:t>組織雙元性（</w:t>
            </w:r>
            <w:r w:rsidRPr="00FB2930">
              <w:rPr>
                <w:rStyle w:val="af2"/>
                <w:noProof/>
              </w:rPr>
              <w:t>Organizational Ambidexterity</w:t>
            </w:r>
            <w:r w:rsidRPr="00FB2930">
              <w:rPr>
                <w:rStyle w:val="af2"/>
                <w:rFonts w:hint="eastAsia"/>
                <w:noProof/>
              </w:rPr>
              <w:t>）</w:t>
            </w:r>
            <w:r>
              <w:rPr>
                <w:noProof/>
                <w:webHidden/>
              </w:rPr>
              <w:tab/>
            </w:r>
            <w:r>
              <w:rPr>
                <w:noProof/>
                <w:webHidden/>
              </w:rPr>
              <w:fldChar w:fldCharType="begin"/>
            </w:r>
            <w:r>
              <w:rPr>
                <w:noProof/>
                <w:webHidden/>
              </w:rPr>
              <w:instrText xml:space="preserve"> PAGEREF _Toc201995269 \h </w:instrText>
            </w:r>
            <w:r>
              <w:rPr>
                <w:noProof/>
                <w:webHidden/>
              </w:rPr>
            </w:r>
            <w:r>
              <w:rPr>
                <w:noProof/>
                <w:webHidden/>
              </w:rPr>
              <w:fldChar w:fldCharType="separate"/>
            </w:r>
            <w:r>
              <w:rPr>
                <w:noProof/>
                <w:webHidden/>
              </w:rPr>
              <w:t>34</w:t>
            </w:r>
            <w:r>
              <w:rPr>
                <w:noProof/>
                <w:webHidden/>
              </w:rPr>
              <w:fldChar w:fldCharType="end"/>
            </w:r>
          </w:hyperlink>
        </w:p>
        <w:p w14:paraId="2E27EA58" w14:textId="137C63D9" w:rsidR="00346A1C" w:rsidRDefault="00346A1C">
          <w:pPr>
            <w:pStyle w:val="31"/>
            <w:tabs>
              <w:tab w:val="right" w:leader="dot" w:pos="9061"/>
            </w:tabs>
            <w:ind w:firstLine="480"/>
            <w:rPr>
              <w:rFonts w:asciiTheme="minorHAnsi" w:eastAsiaTheme="minorEastAsia" w:hAnsiTheme="minorHAnsi"/>
              <w:noProof/>
            </w:rPr>
          </w:pPr>
          <w:hyperlink w:anchor="_Toc201995270" w:history="1">
            <w:r w:rsidRPr="00FB2930">
              <w:rPr>
                <w:rStyle w:val="af2"/>
                <w:noProof/>
              </w:rPr>
              <w:t xml:space="preserve">2.4.1 </w:t>
            </w:r>
            <w:r w:rsidRPr="00FB2930">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995270 \h </w:instrText>
            </w:r>
            <w:r>
              <w:rPr>
                <w:noProof/>
                <w:webHidden/>
              </w:rPr>
            </w:r>
            <w:r>
              <w:rPr>
                <w:noProof/>
                <w:webHidden/>
              </w:rPr>
              <w:fldChar w:fldCharType="separate"/>
            </w:r>
            <w:r>
              <w:rPr>
                <w:noProof/>
                <w:webHidden/>
              </w:rPr>
              <w:t>34</w:t>
            </w:r>
            <w:r>
              <w:rPr>
                <w:noProof/>
                <w:webHidden/>
              </w:rPr>
              <w:fldChar w:fldCharType="end"/>
            </w:r>
          </w:hyperlink>
        </w:p>
        <w:p w14:paraId="4C55EEF6" w14:textId="2EFE623A" w:rsidR="00346A1C" w:rsidRDefault="00346A1C">
          <w:pPr>
            <w:pStyle w:val="31"/>
            <w:tabs>
              <w:tab w:val="right" w:leader="dot" w:pos="9061"/>
            </w:tabs>
            <w:ind w:firstLine="480"/>
            <w:rPr>
              <w:rFonts w:asciiTheme="minorHAnsi" w:eastAsiaTheme="minorEastAsia" w:hAnsiTheme="minorHAnsi"/>
              <w:noProof/>
            </w:rPr>
          </w:pPr>
          <w:hyperlink w:anchor="_Toc201995271" w:history="1">
            <w:r w:rsidRPr="00FB2930">
              <w:rPr>
                <w:rStyle w:val="af2"/>
                <w:noProof/>
              </w:rPr>
              <w:t xml:space="preserve">2.4.2 </w:t>
            </w:r>
            <w:r w:rsidRPr="00FB2930">
              <w:rPr>
                <w:rStyle w:val="af2"/>
                <w:rFonts w:hint="eastAsia"/>
                <w:noProof/>
              </w:rPr>
              <w:t>探索（</w:t>
            </w:r>
            <w:r w:rsidRPr="00FB2930">
              <w:rPr>
                <w:rStyle w:val="af2"/>
                <w:noProof/>
              </w:rPr>
              <w:t>Exploration</w:t>
            </w:r>
            <w:r w:rsidRPr="00FB2930">
              <w:rPr>
                <w:rStyle w:val="af2"/>
                <w:rFonts w:hint="eastAsia"/>
                <w:noProof/>
              </w:rPr>
              <w:t>）與利用（</w:t>
            </w:r>
            <w:r w:rsidRPr="00FB2930">
              <w:rPr>
                <w:rStyle w:val="af2"/>
                <w:noProof/>
              </w:rPr>
              <w:t>Exploit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71 \h </w:instrText>
            </w:r>
            <w:r>
              <w:rPr>
                <w:noProof/>
                <w:webHidden/>
              </w:rPr>
            </w:r>
            <w:r>
              <w:rPr>
                <w:noProof/>
                <w:webHidden/>
              </w:rPr>
              <w:fldChar w:fldCharType="separate"/>
            </w:r>
            <w:r>
              <w:rPr>
                <w:noProof/>
                <w:webHidden/>
              </w:rPr>
              <w:t>35</w:t>
            </w:r>
            <w:r>
              <w:rPr>
                <w:noProof/>
                <w:webHidden/>
              </w:rPr>
              <w:fldChar w:fldCharType="end"/>
            </w:r>
          </w:hyperlink>
        </w:p>
        <w:p w14:paraId="17BD27AA" w14:textId="74BF4565" w:rsidR="00346A1C" w:rsidRDefault="00346A1C">
          <w:pPr>
            <w:pStyle w:val="11"/>
            <w:tabs>
              <w:tab w:val="right" w:leader="dot" w:pos="9061"/>
            </w:tabs>
            <w:ind w:firstLine="480"/>
            <w:rPr>
              <w:rFonts w:asciiTheme="minorHAnsi" w:eastAsiaTheme="minorEastAsia" w:hAnsiTheme="minorHAnsi"/>
              <w:noProof/>
            </w:rPr>
          </w:pPr>
          <w:hyperlink w:anchor="_Toc201995272" w:history="1">
            <w:r w:rsidRPr="00FB2930">
              <w:rPr>
                <w:rStyle w:val="af2"/>
                <w:rFonts w:hint="eastAsia"/>
                <w:noProof/>
              </w:rPr>
              <w:t>第三章、研究方法與架構</w:t>
            </w:r>
            <w:r>
              <w:rPr>
                <w:noProof/>
                <w:webHidden/>
              </w:rPr>
              <w:tab/>
            </w:r>
            <w:r>
              <w:rPr>
                <w:noProof/>
                <w:webHidden/>
              </w:rPr>
              <w:fldChar w:fldCharType="begin"/>
            </w:r>
            <w:r>
              <w:rPr>
                <w:noProof/>
                <w:webHidden/>
              </w:rPr>
              <w:instrText xml:space="preserve"> PAGEREF _Toc201995272 \h </w:instrText>
            </w:r>
            <w:r>
              <w:rPr>
                <w:noProof/>
                <w:webHidden/>
              </w:rPr>
            </w:r>
            <w:r>
              <w:rPr>
                <w:noProof/>
                <w:webHidden/>
              </w:rPr>
              <w:fldChar w:fldCharType="separate"/>
            </w:r>
            <w:r>
              <w:rPr>
                <w:noProof/>
                <w:webHidden/>
              </w:rPr>
              <w:t>37</w:t>
            </w:r>
            <w:r>
              <w:rPr>
                <w:noProof/>
                <w:webHidden/>
              </w:rPr>
              <w:fldChar w:fldCharType="end"/>
            </w:r>
          </w:hyperlink>
        </w:p>
        <w:p w14:paraId="4EA7657F" w14:textId="79B1CB0B" w:rsidR="00346A1C" w:rsidRDefault="00346A1C">
          <w:pPr>
            <w:pStyle w:val="21"/>
            <w:tabs>
              <w:tab w:val="right" w:leader="dot" w:pos="9061"/>
            </w:tabs>
            <w:ind w:firstLine="480"/>
            <w:rPr>
              <w:rFonts w:asciiTheme="minorHAnsi" w:eastAsiaTheme="minorEastAsia" w:hAnsiTheme="minorHAnsi"/>
              <w:noProof/>
            </w:rPr>
          </w:pPr>
          <w:hyperlink w:anchor="_Toc201995273" w:history="1">
            <w:r w:rsidRPr="00FB2930">
              <w:rPr>
                <w:rStyle w:val="af2"/>
                <w:noProof/>
              </w:rPr>
              <w:t xml:space="preserve">3.1 </w:t>
            </w:r>
            <w:r w:rsidRPr="00FB2930">
              <w:rPr>
                <w:rStyle w:val="af2"/>
                <w:rFonts w:hint="eastAsia"/>
                <w:noProof/>
              </w:rPr>
              <w:t>研究方法</w:t>
            </w:r>
            <w:r>
              <w:rPr>
                <w:noProof/>
                <w:webHidden/>
              </w:rPr>
              <w:tab/>
            </w:r>
            <w:r>
              <w:rPr>
                <w:noProof/>
                <w:webHidden/>
              </w:rPr>
              <w:fldChar w:fldCharType="begin"/>
            </w:r>
            <w:r>
              <w:rPr>
                <w:noProof/>
                <w:webHidden/>
              </w:rPr>
              <w:instrText xml:space="preserve"> PAGEREF _Toc201995273 \h </w:instrText>
            </w:r>
            <w:r>
              <w:rPr>
                <w:noProof/>
                <w:webHidden/>
              </w:rPr>
            </w:r>
            <w:r>
              <w:rPr>
                <w:noProof/>
                <w:webHidden/>
              </w:rPr>
              <w:fldChar w:fldCharType="separate"/>
            </w:r>
            <w:r>
              <w:rPr>
                <w:noProof/>
                <w:webHidden/>
              </w:rPr>
              <w:t>37</w:t>
            </w:r>
            <w:r>
              <w:rPr>
                <w:noProof/>
                <w:webHidden/>
              </w:rPr>
              <w:fldChar w:fldCharType="end"/>
            </w:r>
          </w:hyperlink>
        </w:p>
        <w:p w14:paraId="06ED9095" w14:textId="5E9C5D34" w:rsidR="00346A1C" w:rsidRDefault="00346A1C">
          <w:pPr>
            <w:pStyle w:val="31"/>
            <w:tabs>
              <w:tab w:val="right" w:leader="dot" w:pos="9061"/>
            </w:tabs>
            <w:ind w:firstLine="480"/>
            <w:rPr>
              <w:rFonts w:asciiTheme="minorHAnsi" w:eastAsiaTheme="minorEastAsia" w:hAnsiTheme="minorHAnsi"/>
              <w:noProof/>
            </w:rPr>
          </w:pPr>
          <w:hyperlink w:anchor="_Toc201995274" w:history="1">
            <w:r w:rsidRPr="00FB2930">
              <w:rPr>
                <w:rStyle w:val="af2"/>
                <w:noProof/>
              </w:rPr>
              <w:t xml:space="preserve">3.1.1 </w:t>
            </w:r>
            <w:r w:rsidRPr="00FB2930">
              <w:rPr>
                <w:rStyle w:val="af2"/>
                <w:rFonts w:hint="eastAsia"/>
                <w:noProof/>
              </w:rPr>
              <w:t>質化研究</w:t>
            </w:r>
            <w:r>
              <w:rPr>
                <w:noProof/>
                <w:webHidden/>
              </w:rPr>
              <w:tab/>
            </w:r>
            <w:r>
              <w:rPr>
                <w:noProof/>
                <w:webHidden/>
              </w:rPr>
              <w:fldChar w:fldCharType="begin"/>
            </w:r>
            <w:r>
              <w:rPr>
                <w:noProof/>
                <w:webHidden/>
              </w:rPr>
              <w:instrText xml:space="preserve"> PAGEREF _Toc201995274 \h </w:instrText>
            </w:r>
            <w:r>
              <w:rPr>
                <w:noProof/>
                <w:webHidden/>
              </w:rPr>
            </w:r>
            <w:r>
              <w:rPr>
                <w:noProof/>
                <w:webHidden/>
              </w:rPr>
              <w:fldChar w:fldCharType="separate"/>
            </w:r>
            <w:r>
              <w:rPr>
                <w:noProof/>
                <w:webHidden/>
              </w:rPr>
              <w:t>38</w:t>
            </w:r>
            <w:r>
              <w:rPr>
                <w:noProof/>
                <w:webHidden/>
              </w:rPr>
              <w:fldChar w:fldCharType="end"/>
            </w:r>
          </w:hyperlink>
        </w:p>
        <w:p w14:paraId="62D056A1" w14:textId="2156EF1D" w:rsidR="00346A1C" w:rsidRDefault="00346A1C">
          <w:pPr>
            <w:pStyle w:val="31"/>
            <w:tabs>
              <w:tab w:val="right" w:leader="dot" w:pos="9061"/>
            </w:tabs>
            <w:ind w:firstLine="480"/>
            <w:rPr>
              <w:rFonts w:asciiTheme="minorHAnsi" w:eastAsiaTheme="minorEastAsia" w:hAnsiTheme="minorHAnsi"/>
              <w:noProof/>
            </w:rPr>
          </w:pPr>
          <w:hyperlink w:anchor="_Toc201995275" w:history="1">
            <w:r w:rsidRPr="00FB2930">
              <w:rPr>
                <w:rStyle w:val="af2"/>
                <w:noProof/>
              </w:rPr>
              <w:t xml:space="preserve">3.1.2 </w:t>
            </w:r>
            <w:r w:rsidRPr="00FB2930">
              <w:rPr>
                <w:rStyle w:val="af2"/>
                <w:rFonts w:hint="eastAsia"/>
                <w:noProof/>
              </w:rPr>
              <w:t>個案研究</w:t>
            </w:r>
            <w:r>
              <w:rPr>
                <w:noProof/>
                <w:webHidden/>
              </w:rPr>
              <w:tab/>
            </w:r>
            <w:r>
              <w:rPr>
                <w:noProof/>
                <w:webHidden/>
              </w:rPr>
              <w:fldChar w:fldCharType="begin"/>
            </w:r>
            <w:r>
              <w:rPr>
                <w:noProof/>
                <w:webHidden/>
              </w:rPr>
              <w:instrText xml:space="preserve"> PAGEREF _Toc201995275 \h </w:instrText>
            </w:r>
            <w:r>
              <w:rPr>
                <w:noProof/>
                <w:webHidden/>
              </w:rPr>
            </w:r>
            <w:r>
              <w:rPr>
                <w:noProof/>
                <w:webHidden/>
              </w:rPr>
              <w:fldChar w:fldCharType="separate"/>
            </w:r>
            <w:r>
              <w:rPr>
                <w:noProof/>
                <w:webHidden/>
              </w:rPr>
              <w:t>39</w:t>
            </w:r>
            <w:r>
              <w:rPr>
                <w:noProof/>
                <w:webHidden/>
              </w:rPr>
              <w:fldChar w:fldCharType="end"/>
            </w:r>
          </w:hyperlink>
        </w:p>
        <w:p w14:paraId="6D9848A9" w14:textId="25AF9CC5" w:rsidR="00346A1C" w:rsidRDefault="00346A1C">
          <w:pPr>
            <w:pStyle w:val="21"/>
            <w:tabs>
              <w:tab w:val="right" w:leader="dot" w:pos="9061"/>
            </w:tabs>
            <w:ind w:firstLine="480"/>
            <w:rPr>
              <w:rFonts w:asciiTheme="minorHAnsi" w:eastAsiaTheme="minorEastAsia" w:hAnsiTheme="minorHAnsi"/>
              <w:noProof/>
            </w:rPr>
          </w:pPr>
          <w:hyperlink w:anchor="_Toc201995276" w:history="1">
            <w:r w:rsidRPr="00FB2930">
              <w:rPr>
                <w:rStyle w:val="af2"/>
                <w:noProof/>
              </w:rPr>
              <w:t xml:space="preserve">3.2 </w:t>
            </w:r>
            <w:r w:rsidRPr="00FB2930">
              <w:rPr>
                <w:rStyle w:val="af2"/>
                <w:rFonts w:hint="eastAsia"/>
                <w:noProof/>
              </w:rPr>
              <w:t>研究架構</w:t>
            </w:r>
            <w:r>
              <w:rPr>
                <w:noProof/>
                <w:webHidden/>
              </w:rPr>
              <w:tab/>
            </w:r>
            <w:r>
              <w:rPr>
                <w:noProof/>
                <w:webHidden/>
              </w:rPr>
              <w:fldChar w:fldCharType="begin"/>
            </w:r>
            <w:r>
              <w:rPr>
                <w:noProof/>
                <w:webHidden/>
              </w:rPr>
              <w:instrText xml:space="preserve"> PAGEREF _Toc201995276 \h </w:instrText>
            </w:r>
            <w:r>
              <w:rPr>
                <w:noProof/>
                <w:webHidden/>
              </w:rPr>
            </w:r>
            <w:r>
              <w:rPr>
                <w:noProof/>
                <w:webHidden/>
              </w:rPr>
              <w:fldChar w:fldCharType="separate"/>
            </w:r>
            <w:r>
              <w:rPr>
                <w:noProof/>
                <w:webHidden/>
              </w:rPr>
              <w:t>41</w:t>
            </w:r>
            <w:r>
              <w:rPr>
                <w:noProof/>
                <w:webHidden/>
              </w:rPr>
              <w:fldChar w:fldCharType="end"/>
            </w:r>
          </w:hyperlink>
        </w:p>
        <w:p w14:paraId="06286400" w14:textId="63D68FE4" w:rsidR="00346A1C" w:rsidRDefault="00346A1C">
          <w:pPr>
            <w:pStyle w:val="21"/>
            <w:tabs>
              <w:tab w:val="right" w:leader="dot" w:pos="9061"/>
            </w:tabs>
            <w:ind w:firstLine="480"/>
            <w:rPr>
              <w:rFonts w:asciiTheme="minorHAnsi" w:eastAsiaTheme="minorEastAsia" w:hAnsiTheme="minorHAnsi"/>
              <w:noProof/>
            </w:rPr>
          </w:pPr>
          <w:hyperlink w:anchor="_Toc201995277" w:history="1">
            <w:r w:rsidRPr="00FB2930">
              <w:rPr>
                <w:rStyle w:val="af2"/>
                <w:noProof/>
              </w:rPr>
              <w:t xml:space="preserve">3.3 </w:t>
            </w:r>
            <w:r w:rsidRPr="00FB2930">
              <w:rPr>
                <w:rStyle w:val="af2"/>
                <w:rFonts w:hint="eastAsia"/>
                <w:noProof/>
              </w:rPr>
              <w:t>研究觀察重點</w:t>
            </w:r>
            <w:r>
              <w:rPr>
                <w:noProof/>
                <w:webHidden/>
              </w:rPr>
              <w:tab/>
            </w:r>
            <w:r>
              <w:rPr>
                <w:noProof/>
                <w:webHidden/>
              </w:rPr>
              <w:fldChar w:fldCharType="begin"/>
            </w:r>
            <w:r>
              <w:rPr>
                <w:noProof/>
                <w:webHidden/>
              </w:rPr>
              <w:instrText xml:space="preserve"> PAGEREF _Toc201995277 \h </w:instrText>
            </w:r>
            <w:r>
              <w:rPr>
                <w:noProof/>
                <w:webHidden/>
              </w:rPr>
            </w:r>
            <w:r>
              <w:rPr>
                <w:noProof/>
                <w:webHidden/>
              </w:rPr>
              <w:fldChar w:fldCharType="separate"/>
            </w:r>
            <w:r>
              <w:rPr>
                <w:noProof/>
                <w:webHidden/>
              </w:rPr>
              <w:t>43</w:t>
            </w:r>
            <w:r>
              <w:rPr>
                <w:noProof/>
                <w:webHidden/>
              </w:rPr>
              <w:fldChar w:fldCharType="end"/>
            </w:r>
          </w:hyperlink>
        </w:p>
        <w:p w14:paraId="5690F6FE" w14:textId="76A1D5D4" w:rsidR="00346A1C" w:rsidRDefault="00346A1C">
          <w:pPr>
            <w:pStyle w:val="21"/>
            <w:tabs>
              <w:tab w:val="right" w:leader="dot" w:pos="9061"/>
            </w:tabs>
            <w:ind w:firstLine="480"/>
            <w:rPr>
              <w:rFonts w:asciiTheme="minorHAnsi" w:eastAsiaTheme="minorEastAsia" w:hAnsiTheme="minorHAnsi"/>
              <w:noProof/>
            </w:rPr>
          </w:pPr>
          <w:hyperlink w:anchor="_Toc201995278" w:history="1">
            <w:r w:rsidRPr="00FB2930">
              <w:rPr>
                <w:rStyle w:val="af2"/>
                <w:noProof/>
              </w:rPr>
              <w:t xml:space="preserve">3.4 </w:t>
            </w:r>
            <w:r w:rsidRPr="00FB2930">
              <w:rPr>
                <w:rStyle w:val="af2"/>
                <w:rFonts w:hint="eastAsia"/>
                <w:noProof/>
              </w:rPr>
              <w:t>研究對象</w:t>
            </w:r>
            <w:r>
              <w:rPr>
                <w:noProof/>
                <w:webHidden/>
              </w:rPr>
              <w:tab/>
            </w:r>
            <w:r>
              <w:rPr>
                <w:noProof/>
                <w:webHidden/>
              </w:rPr>
              <w:fldChar w:fldCharType="begin"/>
            </w:r>
            <w:r>
              <w:rPr>
                <w:noProof/>
                <w:webHidden/>
              </w:rPr>
              <w:instrText xml:space="preserve"> PAGEREF _Toc201995278 \h </w:instrText>
            </w:r>
            <w:r>
              <w:rPr>
                <w:noProof/>
                <w:webHidden/>
              </w:rPr>
            </w:r>
            <w:r>
              <w:rPr>
                <w:noProof/>
                <w:webHidden/>
              </w:rPr>
              <w:fldChar w:fldCharType="separate"/>
            </w:r>
            <w:r>
              <w:rPr>
                <w:noProof/>
                <w:webHidden/>
              </w:rPr>
              <w:t>45</w:t>
            </w:r>
            <w:r>
              <w:rPr>
                <w:noProof/>
                <w:webHidden/>
              </w:rPr>
              <w:fldChar w:fldCharType="end"/>
            </w:r>
          </w:hyperlink>
        </w:p>
        <w:p w14:paraId="12604172" w14:textId="2613D044" w:rsidR="00346A1C" w:rsidRDefault="00346A1C">
          <w:pPr>
            <w:pStyle w:val="21"/>
            <w:tabs>
              <w:tab w:val="right" w:leader="dot" w:pos="9061"/>
            </w:tabs>
            <w:ind w:firstLine="480"/>
            <w:rPr>
              <w:rFonts w:asciiTheme="minorHAnsi" w:eastAsiaTheme="minorEastAsia" w:hAnsiTheme="minorHAnsi"/>
              <w:noProof/>
            </w:rPr>
          </w:pPr>
          <w:hyperlink w:anchor="_Toc201995279" w:history="1">
            <w:r w:rsidRPr="00FB2930">
              <w:rPr>
                <w:rStyle w:val="af2"/>
                <w:noProof/>
              </w:rPr>
              <w:t xml:space="preserve">3.5 </w:t>
            </w:r>
            <w:r w:rsidRPr="00FB2930">
              <w:rPr>
                <w:rStyle w:val="af2"/>
                <w:rFonts w:hint="eastAsia"/>
                <w:noProof/>
              </w:rPr>
              <w:t>資料蒐集與分析</w:t>
            </w:r>
            <w:r>
              <w:rPr>
                <w:noProof/>
                <w:webHidden/>
              </w:rPr>
              <w:tab/>
            </w:r>
            <w:r>
              <w:rPr>
                <w:noProof/>
                <w:webHidden/>
              </w:rPr>
              <w:fldChar w:fldCharType="begin"/>
            </w:r>
            <w:r>
              <w:rPr>
                <w:noProof/>
                <w:webHidden/>
              </w:rPr>
              <w:instrText xml:space="preserve"> PAGEREF _Toc201995279 \h </w:instrText>
            </w:r>
            <w:r>
              <w:rPr>
                <w:noProof/>
                <w:webHidden/>
              </w:rPr>
            </w:r>
            <w:r>
              <w:rPr>
                <w:noProof/>
                <w:webHidden/>
              </w:rPr>
              <w:fldChar w:fldCharType="separate"/>
            </w:r>
            <w:r>
              <w:rPr>
                <w:noProof/>
                <w:webHidden/>
              </w:rPr>
              <w:t>46</w:t>
            </w:r>
            <w:r>
              <w:rPr>
                <w:noProof/>
                <w:webHidden/>
              </w:rPr>
              <w:fldChar w:fldCharType="end"/>
            </w:r>
          </w:hyperlink>
        </w:p>
        <w:p w14:paraId="11BB7DB8" w14:textId="1400B956" w:rsidR="00346A1C" w:rsidRDefault="00346A1C">
          <w:pPr>
            <w:pStyle w:val="31"/>
            <w:tabs>
              <w:tab w:val="right" w:leader="dot" w:pos="9061"/>
            </w:tabs>
            <w:ind w:firstLine="480"/>
            <w:rPr>
              <w:rFonts w:asciiTheme="minorHAnsi" w:eastAsiaTheme="minorEastAsia" w:hAnsiTheme="minorHAnsi"/>
              <w:noProof/>
            </w:rPr>
          </w:pPr>
          <w:hyperlink w:anchor="_Toc201995280" w:history="1">
            <w:r w:rsidRPr="00FB2930">
              <w:rPr>
                <w:rStyle w:val="af2"/>
                <w:noProof/>
              </w:rPr>
              <w:t xml:space="preserve">3.5.1 </w:t>
            </w:r>
            <w:r w:rsidRPr="00FB2930">
              <w:rPr>
                <w:rStyle w:val="af2"/>
                <w:rFonts w:hint="eastAsia"/>
                <w:noProof/>
              </w:rPr>
              <w:t>資料蒐集</w:t>
            </w:r>
            <w:r>
              <w:rPr>
                <w:noProof/>
                <w:webHidden/>
              </w:rPr>
              <w:tab/>
            </w:r>
            <w:r>
              <w:rPr>
                <w:noProof/>
                <w:webHidden/>
              </w:rPr>
              <w:fldChar w:fldCharType="begin"/>
            </w:r>
            <w:r>
              <w:rPr>
                <w:noProof/>
                <w:webHidden/>
              </w:rPr>
              <w:instrText xml:space="preserve"> PAGEREF _Toc201995280 \h </w:instrText>
            </w:r>
            <w:r>
              <w:rPr>
                <w:noProof/>
                <w:webHidden/>
              </w:rPr>
            </w:r>
            <w:r>
              <w:rPr>
                <w:noProof/>
                <w:webHidden/>
              </w:rPr>
              <w:fldChar w:fldCharType="separate"/>
            </w:r>
            <w:r>
              <w:rPr>
                <w:noProof/>
                <w:webHidden/>
              </w:rPr>
              <w:t>46</w:t>
            </w:r>
            <w:r>
              <w:rPr>
                <w:noProof/>
                <w:webHidden/>
              </w:rPr>
              <w:fldChar w:fldCharType="end"/>
            </w:r>
          </w:hyperlink>
        </w:p>
        <w:p w14:paraId="60D2C45F" w14:textId="039C067E" w:rsidR="00346A1C" w:rsidRDefault="00346A1C">
          <w:pPr>
            <w:pStyle w:val="31"/>
            <w:tabs>
              <w:tab w:val="right" w:leader="dot" w:pos="9061"/>
            </w:tabs>
            <w:ind w:firstLine="480"/>
            <w:rPr>
              <w:rFonts w:asciiTheme="minorHAnsi" w:eastAsiaTheme="minorEastAsia" w:hAnsiTheme="minorHAnsi"/>
              <w:noProof/>
            </w:rPr>
          </w:pPr>
          <w:hyperlink w:anchor="_Toc201995281" w:history="1">
            <w:r w:rsidRPr="00FB2930">
              <w:rPr>
                <w:rStyle w:val="af2"/>
                <w:noProof/>
              </w:rPr>
              <w:t xml:space="preserve">3.5.2 </w:t>
            </w:r>
            <w:r w:rsidRPr="00FB2930">
              <w:rPr>
                <w:rStyle w:val="af2"/>
                <w:rFonts w:hint="eastAsia"/>
                <w:noProof/>
              </w:rPr>
              <w:t>資料分析</w:t>
            </w:r>
            <w:r>
              <w:rPr>
                <w:noProof/>
                <w:webHidden/>
              </w:rPr>
              <w:tab/>
            </w:r>
            <w:r>
              <w:rPr>
                <w:noProof/>
                <w:webHidden/>
              </w:rPr>
              <w:fldChar w:fldCharType="begin"/>
            </w:r>
            <w:r>
              <w:rPr>
                <w:noProof/>
                <w:webHidden/>
              </w:rPr>
              <w:instrText xml:space="preserve"> PAGEREF _Toc201995281 \h </w:instrText>
            </w:r>
            <w:r>
              <w:rPr>
                <w:noProof/>
                <w:webHidden/>
              </w:rPr>
            </w:r>
            <w:r>
              <w:rPr>
                <w:noProof/>
                <w:webHidden/>
              </w:rPr>
              <w:fldChar w:fldCharType="separate"/>
            </w:r>
            <w:r>
              <w:rPr>
                <w:noProof/>
                <w:webHidden/>
              </w:rPr>
              <w:t>48</w:t>
            </w:r>
            <w:r>
              <w:rPr>
                <w:noProof/>
                <w:webHidden/>
              </w:rPr>
              <w:fldChar w:fldCharType="end"/>
            </w:r>
          </w:hyperlink>
        </w:p>
        <w:p w14:paraId="10C46A20" w14:textId="2842A167" w:rsidR="00346A1C" w:rsidRDefault="00346A1C">
          <w:pPr>
            <w:pStyle w:val="11"/>
            <w:tabs>
              <w:tab w:val="right" w:leader="dot" w:pos="9061"/>
            </w:tabs>
            <w:ind w:firstLine="480"/>
            <w:rPr>
              <w:rFonts w:asciiTheme="minorHAnsi" w:eastAsiaTheme="minorEastAsia" w:hAnsiTheme="minorHAnsi"/>
              <w:noProof/>
            </w:rPr>
          </w:pPr>
          <w:hyperlink w:anchor="_Toc201995282" w:history="1">
            <w:r w:rsidRPr="00FB2930">
              <w:rPr>
                <w:rStyle w:val="af2"/>
                <w:rFonts w:hint="eastAsia"/>
                <w:noProof/>
              </w:rPr>
              <w:t>第四章、個案描述</w:t>
            </w:r>
            <w:r>
              <w:rPr>
                <w:noProof/>
                <w:webHidden/>
              </w:rPr>
              <w:tab/>
            </w:r>
            <w:r>
              <w:rPr>
                <w:noProof/>
                <w:webHidden/>
              </w:rPr>
              <w:fldChar w:fldCharType="begin"/>
            </w:r>
            <w:r>
              <w:rPr>
                <w:noProof/>
                <w:webHidden/>
              </w:rPr>
              <w:instrText xml:space="preserve"> PAGEREF _Toc201995282 \h </w:instrText>
            </w:r>
            <w:r>
              <w:rPr>
                <w:noProof/>
                <w:webHidden/>
              </w:rPr>
            </w:r>
            <w:r>
              <w:rPr>
                <w:noProof/>
                <w:webHidden/>
              </w:rPr>
              <w:fldChar w:fldCharType="separate"/>
            </w:r>
            <w:r>
              <w:rPr>
                <w:noProof/>
                <w:webHidden/>
              </w:rPr>
              <w:t>50</w:t>
            </w:r>
            <w:r>
              <w:rPr>
                <w:noProof/>
                <w:webHidden/>
              </w:rPr>
              <w:fldChar w:fldCharType="end"/>
            </w:r>
          </w:hyperlink>
        </w:p>
        <w:p w14:paraId="5A27F988" w14:textId="1149FBB5" w:rsidR="00346A1C" w:rsidRDefault="00346A1C">
          <w:pPr>
            <w:pStyle w:val="21"/>
            <w:tabs>
              <w:tab w:val="right" w:leader="dot" w:pos="9061"/>
            </w:tabs>
            <w:ind w:firstLine="480"/>
            <w:rPr>
              <w:rFonts w:asciiTheme="minorHAnsi" w:eastAsiaTheme="minorEastAsia" w:hAnsiTheme="minorHAnsi"/>
              <w:noProof/>
            </w:rPr>
          </w:pPr>
          <w:hyperlink w:anchor="_Toc201995283" w:history="1">
            <w:r w:rsidRPr="00FB2930">
              <w:rPr>
                <w:rStyle w:val="af2"/>
                <w:noProof/>
              </w:rPr>
              <w:t xml:space="preserve">4.1 </w:t>
            </w:r>
            <w:r w:rsidRPr="00FB2930">
              <w:rPr>
                <w:rStyle w:val="af2"/>
                <w:rFonts w:hint="eastAsia"/>
                <w:noProof/>
              </w:rPr>
              <w:t>全球紡織產業轉型現況</w:t>
            </w:r>
            <w:r>
              <w:rPr>
                <w:noProof/>
                <w:webHidden/>
              </w:rPr>
              <w:tab/>
            </w:r>
            <w:r>
              <w:rPr>
                <w:noProof/>
                <w:webHidden/>
              </w:rPr>
              <w:fldChar w:fldCharType="begin"/>
            </w:r>
            <w:r>
              <w:rPr>
                <w:noProof/>
                <w:webHidden/>
              </w:rPr>
              <w:instrText xml:space="preserve"> PAGEREF _Toc201995283 \h </w:instrText>
            </w:r>
            <w:r>
              <w:rPr>
                <w:noProof/>
                <w:webHidden/>
              </w:rPr>
            </w:r>
            <w:r>
              <w:rPr>
                <w:noProof/>
                <w:webHidden/>
              </w:rPr>
              <w:fldChar w:fldCharType="separate"/>
            </w:r>
            <w:r>
              <w:rPr>
                <w:noProof/>
                <w:webHidden/>
              </w:rPr>
              <w:t>50</w:t>
            </w:r>
            <w:r>
              <w:rPr>
                <w:noProof/>
                <w:webHidden/>
              </w:rPr>
              <w:fldChar w:fldCharType="end"/>
            </w:r>
          </w:hyperlink>
        </w:p>
        <w:p w14:paraId="4A9CC12E" w14:textId="5816652C" w:rsidR="00346A1C" w:rsidRDefault="00346A1C">
          <w:pPr>
            <w:pStyle w:val="21"/>
            <w:tabs>
              <w:tab w:val="right" w:leader="dot" w:pos="9061"/>
            </w:tabs>
            <w:ind w:firstLine="480"/>
            <w:rPr>
              <w:rFonts w:asciiTheme="minorHAnsi" w:eastAsiaTheme="minorEastAsia" w:hAnsiTheme="minorHAnsi"/>
              <w:noProof/>
            </w:rPr>
          </w:pPr>
          <w:hyperlink w:anchor="_Toc201995284" w:history="1">
            <w:r w:rsidRPr="00FB2930">
              <w:rPr>
                <w:rStyle w:val="af2"/>
                <w:noProof/>
              </w:rPr>
              <w:t xml:space="preserve">4.2 </w:t>
            </w:r>
            <w:r w:rsidRPr="00FB2930">
              <w:rPr>
                <w:rStyle w:val="af2"/>
                <w:rFonts w:hint="eastAsia"/>
                <w:noProof/>
              </w:rPr>
              <w:t>台灣紡織產業歷史與現況</w:t>
            </w:r>
            <w:r>
              <w:rPr>
                <w:noProof/>
                <w:webHidden/>
              </w:rPr>
              <w:tab/>
            </w:r>
            <w:r>
              <w:rPr>
                <w:noProof/>
                <w:webHidden/>
              </w:rPr>
              <w:fldChar w:fldCharType="begin"/>
            </w:r>
            <w:r>
              <w:rPr>
                <w:noProof/>
                <w:webHidden/>
              </w:rPr>
              <w:instrText xml:space="preserve"> PAGEREF _Toc201995284 \h </w:instrText>
            </w:r>
            <w:r>
              <w:rPr>
                <w:noProof/>
                <w:webHidden/>
              </w:rPr>
            </w:r>
            <w:r>
              <w:rPr>
                <w:noProof/>
                <w:webHidden/>
              </w:rPr>
              <w:fldChar w:fldCharType="separate"/>
            </w:r>
            <w:r>
              <w:rPr>
                <w:noProof/>
                <w:webHidden/>
              </w:rPr>
              <w:t>52</w:t>
            </w:r>
            <w:r>
              <w:rPr>
                <w:noProof/>
                <w:webHidden/>
              </w:rPr>
              <w:fldChar w:fldCharType="end"/>
            </w:r>
          </w:hyperlink>
        </w:p>
        <w:p w14:paraId="7AABD554" w14:textId="65395B82" w:rsidR="00346A1C" w:rsidRDefault="00346A1C">
          <w:pPr>
            <w:pStyle w:val="21"/>
            <w:tabs>
              <w:tab w:val="right" w:leader="dot" w:pos="9061"/>
            </w:tabs>
            <w:ind w:firstLine="480"/>
            <w:rPr>
              <w:rFonts w:asciiTheme="minorHAnsi" w:eastAsiaTheme="minorEastAsia" w:hAnsiTheme="minorHAnsi"/>
              <w:noProof/>
            </w:rPr>
          </w:pPr>
          <w:hyperlink w:anchor="_Toc201995285" w:history="1">
            <w:r w:rsidRPr="00FB2930">
              <w:rPr>
                <w:rStyle w:val="af2"/>
                <w:noProof/>
              </w:rPr>
              <w:t xml:space="preserve">4.3 </w:t>
            </w:r>
            <w:r w:rsidRPr="00FB2930">
              <w:rPr>
                <w:rStyle w:val="af2"/>
                <w:rFonts w:hint="eastAsia"/>
                <w:noProof/>
              </w:rPr>
              <w:t>個案公司簡介</w:t>
            </w:r>
            <w:r>
              <w:rPr>
                <w:noProof/>
                <w:webHidden/>
              </w:rPr>
              <w:tab/>
            </w:r>
            <w:r>
              <w:rPr>
                <w:noProof/>
                <w:webHidden/>
              </w:rPr>
              <w:fldChar w:fldCharType="begin"/>
            </w:r>
            <w:r>
              <w:rPr>
                <w:noProof/>
                <w:webHidden/>
              </w:rPr>
              <w:instrText xml:space="preserve"> PAGEREF _Toc201995285 \h </w:instrText>
            </w:r>
            <w:r>
              <w:rPr>
                <w:noProof/>
                <w:webHidden/>
              </w:rPr>
            </w:r>
            <w:r>
              <w:rPr>
                <w:noProof/>
                <w:webHidden/>
              </w:rPr>
              <w:fldChar w:fldCharType="separate"/>
            </w:r>
            <w:r>
              <w:rPr>
                <w:noProof/>
                <w:webHidden/>
              </w:rPr>
              <w:t>57</w:t>
            </w:r>
            <w:r>
              <w:rPr>
                <w:noProof/>
                <w:webHidden/>
              </w:rPr>
              <w:fldChar w:fldCharType="end"/>
            </w:r>
          </w:hyperlink>
        </w:p>
        <w:p w14:paraId="2D23ECA1" w14:textId="7A392B1F" w:rsidR="00346A1C" w:rsidRDefault="00346A1C">
          <w:pPr>
            <w:pStyle w:val="11"/>
            <w:tabs>
              <w:tab w:val="right" w:leader="dot" w:pos="9061"/>
            </w:tabs>
            <w:ind w:firstLine="480"/>
            <w:rPr>
              <w:rFonts w:asciiTheme="minorHAnsi" w:eastAsiaTheme="minorEastAsia" w:hAnsiTheme="minorHAnsi"/>
              <w:noProof/>
            </w:rPr>
          </w:pPr>
          <w:hyperlink w:anchor="_Toc201995286" w:history="1">
            <w:r w:rsidRPr="00FB2930">
              <w:rPr>
                <w:rStyle w:val="af2"/>
                <w:rFonts w:hint="eastAsia"/>
                <w:noProof/>
              </w:rPr>
              <w:t>第五章、個案分析</w:t>
            </w:r>
            <w:r>
              <w:rPr>
                <w:noProof/>
                <w:webHidden/>
              </w:rPr>
              <w:tab/>
            </w:r>
            <w:r>
              <w:rPr>
                <w:noProof/>
                <w:webHidden/>
              </w:rPr>
              <w:fldChar w:fldCharType="begin"/>
            </w:r>
            <w:r>
              <w:rPr>
                <w:noProof/>
                <w:webHidden/>
              </w:rPr>
              <w:instrText xml:space="preserve"> PAGEREF _Toc201995286 \h </w:instrText>
            </w:r>
            <w:r>
              <w:rPr>
                <w:noProof/>
                <w:webHidden/>
              </w:rPr>
            </w:r>
            <w:r>
              <w:rPr>
                <w:noProof/>
                <w:webHidden/>
              </w:rPr>
              <w:fldChar w:fldCharType="separate"/>
            </w:r>
            <w:r>
              <w:rPr>
                <w:noProof/>
                <w:webHidden/>
              </w:rPr>
              <w:t>59</w:t>
            </w:r>
            <w:r>
              <w:rPr>
                <w:noProof/>
                <w:webHidden/>
              </w:rPr>
              <w:fldChar w:fldCharType="end"/>
            </w:r>
          </w:hyperlink>
        </w:p>
        <w:p w14:paraId="5639B2BB" w14:textId="01076F14" w:rsidR="00346A1C" w:rsidRDefault="00346A1C">
          <w:pPr>
            <w:pStyle w:val="21"/>
            <w:tabs>
              <w:tab w:val="right" w:leader="dot" w:pos="9061"/>
            </w:tabs>
            <w:ind w:firstLine="480"/>
            <w:rPr>
              <w:rFonts w:asciiTheme="minorHAnsi" w:eastAsiaTheme="minorEastAsia" w:hAnsiTheme="minorHAnsi"/>
              <w:noProof/>
            </w:rPr>
          </w:pPr>
          <w:hyperlink w:anchor="_Toc201995287" w:history="1">
            <w:r w:rsidRPr="00FB2930">
              <w:rPr>
                <w:rStyle w:val="af2"/>
                <w:noProof/>
              </w:rPr>
              <w:t xml:space="preserve">5.1 </w:t>
            </w:r>
            <w:r w:rsidR="008D790D">
              <w:rPr>
                <w:rStyle w:val="af2"/>
                <w:rFonts w:hint="eastAsia"/>
                <w:noProof/>
              </w:rPr>
              <w:t>臺灣通用紡織科技股份有限公司</w:t>
            </w:r>
            <w:r w:rsidRPr="00FB2930">
              <w:rPr>
                <w:rStyle w:val="af2"/>
                <w:rFonts w:hint="eastAsia"/>
                <w:noProof/>
              </w:rPr>
              <w:t>（</w:t>
            </w:r>
            <w:r w:rsidRPr="00FB2930">
              <w:rPr>
                <w:rStyle w:val="af2"/>
                <w:noProof/>
              </w:rPr>
              <w:t>Frontier.cool</w:t>
            </w:r>
            <w:r w:rsidRPr="00FB2930">
              <w:rPr>
                <w:rStyle w:val="af2"/>
                <w:rFonts w:hint="eastAsia"/>
                <w:noProof/>
              </w:rPr>
              <w:t>）</w:t>
            </w:r>
            <w:r>
              <w:rPr>
                <w:noProof/>
                <w:webHidden/>
              </w:rPr>
              <w:tab/>
            </w:r>
            <w:r>
              <w:rPr>
                <w:noProof/>
                <w:webHidden/>
              </w:rPr>
              <w:fldChar w:fldCharType="begin"/>
            </w:r>
            <w:r>
              <w:rPr>
                <w:noProof/>
                <w:webHidden/>
              </w:rPr>
              <w:instrText xml:space="preserve"> PAGEREF _Toc201995287 \h </w:instrText>
            </w:r>
            <w:r>
              <w:rPr>
                <w:noProof/>
                <w:webHidden/>
              </w:rPr>
            </w:r>
            <w:r>
              <w:rPr>
                <w:noProof/>
                <w:webHidden/>
              </w:rPr>
              <w:fldChar w:fldCharType="separate"/>
            </w:r>
            <w:r>
              <w:rPr>
                <w:noProof/>
                <w:webHidden/>
              </w:rPr>
              <w:t>59</w:t>
            </w:r>
            <w:r>
              <w:rPr>
                <w:noProof/>
                <w:webHidden/>
              </w:rPr>
              <w:fldChar w:fldCharType="end"/>
            </w:r>
          </w:hyperlink>
        </w:p>
        <w:p w14:paraId="7E8A8C64" w14:textId="41E9F5A4" w:rsidR="00346A1C" w:rsidRDefault="00346A1C">
          <w:pPr>
            <w:pStyle w:val="31"/>
            <w:tabs>
              <w:tab w:val="right" w:leader="dot" w:pos="9061"/>
            </w:tabs>
            <w:ind w:firstLine="480"/>
            <w:rPr>
              <w:rFonts w:asciiTheme="minorHAnsi" w:eastAsiaTheme="minorEastAsia" w:hAnsiTheme="minorHAnsi"/>
              <w:noProof/>
            </w:rPr>
          </w:pPr>
          <w:hyperlink w:anchor="_Toc201995288" w:history="1">
            <w:r w:rsidRPr="00FB2930">
              <w:rPr>
                <w:rStyle w:val="af2"/>
                <w:noProof/>
              </w:rPr>
              <w:t xml:space="preserve">5.1.1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問題</w:t>
            </w:r>
            <w:r>
              <w:rPr>
                <w:noProof/>
                <w:webHidden/>
              </w:rPr>
              <w:tab/>
            </w:r>
            <w:r>
              <w:rPr>
                <w:noProof/>
                <w:webHidden/>
              </w:rPr>
              <w:fldChar w:fldCharType="begin"/>
            </w:r>
            <w:r>
              <w:rPr>
                <w:noProof/>
                <w:webHidden/>
              </w:rPr>
              <w:instrText xml:space="preserve"> PAGEREF _Toc201995288 \h </w:instrText>
            </w:r>
            <w:r>
              <w:rPr>
                <w:noProof/>
                <w:webHidden/>
              </w:rPr>
            </w:r>
            <w:r>
              <w:rPr>
                <w:noProof/>
                <w:webHidden/>
              </w:rPr>
              <w:fldChar w:fldCharType="separate"/>
            </w:r>
            <w:r>
              <w:rPr>
                <w:noProof/>
                <w:webHidden/>
              </w:rPr>
              <w:t>59</w:t>
            </w:r>
            <w:r>
              <w:rPr>
                <w:noProof/>
                <w:webHidden/>
              </w:rPr>
              <w:fldChar w:fldCharType="end"/>
            </w:r>
          </w:hyperlink>
        </w:p>
        <w:p w14:paraId="2438DE14" w14:textId="494DE960" w:rsidR="00346A1C" w:rsidRDefault="00346A1C">
          <w:pPr>
            <w:pStyle w:val="31"/>
            <w:tabs>
              <w:tab w:val="right" w:leader="dot" w:pos="9061"/>
            </w:tabs>
            <w:ind w:firstLine="480"/>
            <w:rPr>
              <w:rFonts w:asciiTheme="minorHAnsi" w:eastAsiaTheme="minorEastAsia" w:hAnsiTheme="minorHAnsi"/>
              <w:noProof/>
            </w:rPr>
          </w:pPr>
          <w:hyperlink w:anchor="_Toc201995289" w:history="1">
            <w:r w:rsidRPr="00FB2930">
              <w:rPr>
                <w:rStyle w:val="af2"/>
                <w:noProof/>
              </w:rPr>
              <w:t xml:space="preserve">5.1.2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意圖</w:t>
            </w:r>
            <w:r>
              <w:rPr>
                <w:noProof/>
                <w:webHidden/>
              </w:rPr>
              <w:tab/>
            </w:r>
            <w:r>
              <w:rPr>
                <w:noProof/>
                <w:webHidden/>
              </w:rPr>
              <w:fldChar w:fldCharType="begin"/>
            </w:r>
            <w:r>
              <w:rPr>
                <w:noProof/>
                <w:webHidden/>
              </w:rPr>
              <w:instrText xml:space="preserve"> PAGEREF _Toc201995289 \h </w:instrText>
            </w:r>
            <w:r>
              <w:rPr>
                <w:noProof/>
                <w:webHidden/>
              </w:rPr>
            </w:r>
            <w:r>
              <w:rPr>
                <w:noProof/>
                <w:webHidden/>
              </w:rPr>
              <w:fldChar w:fldCharType="separate"/>
            </w:r>
            <w:r>
              <w:rPr>
                <w:noProof/>
                <w:webHidden/>
              </w:rPr>
              <w:t>60</w:t>
            </w:r>
            <w:r>
              <w:rPr>
                <w:noProof/>
                <w:webHidden/>
              </w:rPr>
              <w:fldChar w:fldCharType="end"/>
            </w:r>
          </w:hyperlink>
        </w:p>
        <w:p w14:paraId="34AC6195" w14:textId="66ECD4C2" w:rsidR="00346A1C" w:rsidRDefault="00346A1C">
          <w:pPr>
            <w:pStyle w:val="31"/>
            <w:tabs>
              <w:tab w:val="right" w:leader="dot" w:pos="9061"/>
            </w:tabs>
            <w:ind w:firstLine="480"/>
            <w:rPr>
              <w:rFonts w:asciiTheme="minorHAnsi" w:eastAsiaTheme="minorEastAsia" w:hAnsiTheme="minorHAnsi"/>
              <w:noProof/>
            </w:rPr>
          </w:pPr>
          <w:hyperlink w:anchor="_Toc201995290" w:history="1">
            <w:r w:rsidRPr="00FB2930">
              <w:rPr>
                <w:rStyle w:val="af2"/>
                <w:noProof/>
              </w:rPr>
              <w:t xml:space="preserve">5.1.3 </w:t>
            </w:r>
            <w:r w:rsidRPr="00FB2930">
              <w:rPr>
                <w:rStyle w:val="af2"/>
                <w:rFonts w:hint="eastAsia"/>
                <w:noProof/>
              </w:rPr>
              <w:t>目的</w:t>
            </w:r>
            <w:r>
              <w:rPr>
                <w:noProof/>
                <w:webHidden/>
              </w:rPr>
              <w:tab/>
            </w:r>
            <w:r>
              <w:rPr>
                <w:noProof/>
                <w:webHidden/>
              </w:rPr>
              <w:fldChar w:fldCharType="begin"/>
            </w:r>
            <w:r>
              <w:rPr>
                <w:noProof/>
                <w:webHidden/>
              </w:rPr>
              <w:instrText xml:space="preserve"> PAGEREF _Toc201995290 \h </w:instrText>
            </w:r>
            <w:r>
              <w:rPr>
                <w:noProof/>
                <w:webHidden/>
              </w:rPr>
            </w:r>
            <w:r>
              <w:rPr>
                <w:noProof/>
                <w:webHidden/>
              </w:rPr>
              <w:fldChar w:fldCharType="separate"/>
            </w:r>
            <w:r>
              <w:rPr>
                <w:noProof/>
                <w:webHidden/>
              </w:rPr>
              <w:t>61</w:t>
            </w:r>
            <w:r>
              <w:rPr>
                <w:noProof/>
                <w:webHidden/>
              </w:rPr>
              <w:fldChar w:fldCharType="end"/>
            </w:r>
          </w:hyperlink>
        </w:p>
        <w:p w14:paraId="5428736F" w14:textId="084D9408" w:rsidR="00346A1C" w:rsidRDefault="00346A1C">
          <w:pPr>
            <w:pStyle w:val="21"/>
            <w:tabs>
              <w:tab w:val="right" w:leader="dot" w:pos="9061"/>
            </w:tabs>
            <w:ind w:firstLine="480"/>
            <w:rPr>
              <w:rFonts w:asciiTheme="minorHAnsi" w:eastAsiaTheme="minorEastAsia" w:hAnsiTheme="minorHAnsi"/>
              <w:noProof/>
            </w:rPr>
          </w:pPr>
          <w:hyperlink w:anchor="_Toc201995291" w:history="1">
            <w:r w:rsidRPr="00FB2930">
              <w:rPr>
                <w:rStyle w:val="af2"/>
                <w:noProof/>
              </w:rPr>
              <w:t xml:space="preserve">5.2 </w:t>
            </w:r>
            <w:r w:rsidRPr="00FB2930">
              <w:rPr>
                <w:rStyle w:val="af2"/>
                <w:rFonts w:hint="eastAsia"/>
                <w:noProof/>
              </w:rPr>
              <w:t>第一階段：開源與協作</w:t>
            </w:r>
            <w:r>
              <w:rPr>
                <w:noProof/>
                <w:webHidden/>
              </w:rPr>
              <w:tab/>
            </w:r>
            <w:r>
              <w:rPr>
                <w:noProof/>
                <w:webHidden/>
              </w:rPr>
              <w:fldChar w:fldCharType="begin"/>
            </w:r>
            <w:r>
              <w:rPr>
                <w:noProof/>
                <w:webHidden/>
              </w:rPr>
              <w:instrText xml:space="preserve"> PAGEREF _Toc201995291 \h </w:instrText>
            </w:r>
            <w:r>
              <w:rPr>
                <w:noProof/>
                <w:webHidden/>
              </w:rPr>
            </w:r>
            <w:r>
              <w:rPr>
                <w:noProof/>
                <w:webHidden/>
              </w:rPr>
              <w:fldChar w:fldCharType="separate"/>
            </w:r>
            <w:r>
              <w:rPr>
                <w:noProof/>
                <w:webHidden/>
              </w:rPr>
              <w:t>63</w:t>
            </w:r>
            <w:r>
              <w:rPr>
                <w:noProof/>
                <w:webHidden/>
              </w:rPr>
              <w:fldChar w:fldCharType="end"/>
            </w:r>
          </w:hyperlink>
        </w:p>
        <w:p w14:paraId="2EE14F27" w14:textId="355F8FF3" w:rsidR="00346A1C" w:rsidRDefault="00346A1C">
          <w:pPr>
            <w:pStyle w:val="31"/>
            <w:tabs>
              <w:tab w:val="right" w:leader="dot" w:pos="9061"/>
            </w:tabs>
            <w:ind w:firstLine="480"/>
            <w:rPr>
              <w:rFonts w:asciiTheme="minorHAnsi" w:eastAsiaTheme="minorEastAsia" w:hAnsiTheme="minorHAnsi"/>
              <w:noProof/>
            </w:rPr>
          </w:pPr>
          <w:hyperlink w:anchor="_Toc201995292" w:history="1">
            <w:r w:rsidRPr="00FB2930">
              <w:rPr>
                <w:rStyle w:val="af2"/>
                <w:noProof/>
              </w:rPr>
              <w:t xml:space="preserve">5.2.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292 \h </w:instrText>
            </w:r>
            <w:r>
              <w:rPr>
                <w:noProof/>
                <w:webHidden/>
              </w:rPr>
            </w:r>
            <w:r>
              <w:rPr>
                <w:noProof/>
                <w:webHidden/>
              </w:rPr>
              <w:fldChar w:fldCharType="separate"/>
            </w:r>
            <w:r>
              <w:rPr>
                <w:noProof/>
                <w:webHidden/>
              </w:rPr>
              <w:t>63</w:t>
            </w:r>
            <w:r>
              <w:rPr>
                <w:noProof/>
                <w:webHidden/>
              </w:rPr>
              <w:fldChar w:fldCharType="end"/>
            </w:r>
          </w:hyperlink>
        </w:p>
        <w:p w14:paraId="14A65F3E" w14:textId="6EE06BA4" w:rsidR="00346A1C" w:rsidRDefault="00346A1C">
          <w:pPr>
            <w:pStyle w:val="31"/>
            <w:tabs>
              <w:tab w:val="right" w:leader="dot" w:pos="9061"/>
            </w:tabs>
            <w:ind w:firstLine="480"/>
            <w:rPr>
              <w:rFonts w:asciiTheme="minorHAnsi" w:eastAsiaTheme="minorEastAsia" w:hAnsiTheme="minorHAnsi"/>
              <w:noProof/>
            </w:rPr>
          </w:pPr>
          <w:hyperlink w:anchor="_Toc201995293" w:history="1">
            <w:r w:rsidRPr="00FB2930">
              <w:rPr>
                <w:rStyle w:val="af2"/>
                <w:noProof/>
              </w:rPr>
              <w:t xml:space="preserve">5.2.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293 \h </w:instrText>
            </w:r>
            <w:r>
              <w:rPr>
                <w:noProof/>
                <w:webHidden/>
              </w:rPr>
            </w:r>
            <w:r>
              <w:rPr>
                <w:noProof/>
                <w:webHidden/>
              </w:rPr>
              <w:fldChar w:fldCharType="separate"/>
            </w:r>
            <w:r>
              <w:rPr>
                <w:noProof/>
                <w:webHidden/>
              </w:rPr>
              <w:t>63</w:t>
            </w:r>
            <w:r>
              <w:rPr>
                <w:noProof/>
                <w:webHidden/>
              </w:rPr>
              <w:fldChar w:fldCharType="end"/>
            </w:r>
          </w:hyperlink>
        </w:p>
        <w:p w14:paraId="4DA0795B" w14:textId="1BB40CFA" w:rsidR="00346A1C" w:rsidRDefault="00346A1C">
          <w:pPr>
            <w:pStyle w:val="31"/>
            <w:tabs>
              <w:tab w:val="right" w:leader="dot" w:pos="9061"/>
            </w:tabs>
            <w:ind w:firstLine="480"/>
            <w:rPr>
              <w:rFonts w:asciiTheme="minorHAnsi" w:eastAsiaTheme="minorEastAsia" w:hAnsiTheme="minorHAnsi"/>
              <w:noProof/>
            </w:rPr>
          </w:pPr>
          <w:hyperlink w:anchor="_Toc201995294" w:history="1">
            <w:r w:rsidRPr="00FB2930">
              <w:rPr>
                <w:rStyle w:val="af2"/>
                <w:noProof/>
              </w:rPr>
              <w:t xml:space="preserve">5.2.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294 \h </w:instrText>
            </w:r>
            <w:r>
              <w:rPr>
                <w:noProof/>
                <w:webHidden/>
              </w:rPr>
            </w:r>
            <w:r>
              <w:rPr>
                <w:noProof/>
                <w:webHidden/>
              </w:rPr>
              <w:fldChar w:fldCharType="separate"/>
            </w:r>
            <w:r>
              <w:rPr>
                <w:noProof/>
                <w:webHidden/>
              </w:rPr>
              <w:t>64</w:t>
            </w:r>
            <w:r>
              <w:rPr>
                <w:noProof/>
                <w:webHidden/>
              </w:rPr>
              <w:fldChar w:fldCharType="end"/>
            </w:r>
          </w:hyperlink>
        </w:p>
        <w:p w14:paraId="205C7BDE" w14:textId="131C9CE0" w:rsidR="00346A1C" w:rsidRDefault="00346A1C">
          <w:pPr>
            <w:pStyle w:val="31"/>
            <w:tabs>
              <w:tab w:val="right" w:leader="dot" w:pos="9061"/>
            </w:tabs>
            <w:ind w:firstLine="480"/>
            <w:rPr>
              <w:rFonts w:asciiTheme="minorHAnsi" w:eastAsiaTheme="minorEastAsia" w:hAnsiTheme="minorHAnsi"/>
              <w:noProof/>
            </w:rPr>
          </w:pPr>
          <w:hyperlink w:anchor="_Toc201995295" w:history="1">
            <w:r w:rsidRPr="00FB2930">
              <w:rPr>
                <w:rStyle w:val="af2"/>
                <w:noProof/>
              </w:rPr>
              <w:t xml:space="preserve">5.2.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295 \h </w:instrText>
            </w:r>
            <w:r>
              <w:rPr>
                <w:noProof/>
                <w:webHidden/>
              </w:rPr>
            </w:r>
            <w:r>
              <w:rPr>
                <w:noProof/>
                <w:webHidden/>
              </w:rPr>
              <w:fldChar w:fldCharType="separate"/>
            </w:r>
            <w:r>
              <w:rPr>
                <w:noProof/>
                <w:webHidden/>
              </w:rPr>
              <w:t>65</w:t>
            </w:r>
            <w:r>
              <w:rPr>
                <w:noProof/>
                <w:webHidden/>
              </w:rPr>
              <w:fldChar w:fldCharType="end"/>
            </w:r>
          </w:hyperlink>
        </w:p>
        <w:p w14:paraId="1708A507" w14:textId="5E32474E" w:rsidR="00346A1C" w:rsidRDefault="00346A1C">
          <w:pPr>
            <w:pStyle w:val="31"/>
            <w:tabs>
              <w:tab w:val="right" w:leader="dot" w:pos="9061"/>
            </w:tabs>
            <w:ind w:firstLine="480"/>
            <w:rPr>
              <w:rFonts w:asciiTheme="minorHAnsi" w:eastAsiaTheme="minorEastAsia" w:hAnsiTheme="minorHAnsi"/>
              <w:noProof/>
            </w:rPr>
          </w:pPr>
          <w:hyperlink w:anchor="_Toc201995296" w:history="1">
            <w:r w:rsidRPr="00FB2930">
              <w:rPr>
                <w:rStyle w:val="af2"/>
                <w:noProof/>
              </w:rPr>
              <w:t xml:space="preserve">5.2.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296 \h </w:instrText>
            </w:r>
            <w:r>
              <w:rPr>
                <w:noProof/>
                <w:webHidden/>
              </w:rPr>
            </w:r>
            <w:r>
              <w:rPr>
                <w:noProof/>
                <w:webHidden/>
              </w:rPr>
              <w:fldChar w:fldCharType="separate"/>
            </w:r>
            <w:r>
              <w:rPr>
                <w:noProof/>
                <w:webHidden/>
              </w:rPr>
              <w:t>67</w:t>
            </w:r>
            <w:r>
              <w:rPr>
                <w:noProof/>
                <w:webHidden/>
              </w:rPr>
              <w:fldChar w:fldCharType="end"/>
            </w:r>
          </w:hyperlink>
        </w:p>
        <w:p w14:paraId="41AFCBEB" w14:textId="267DB894" w:rsidR="00346A1C" w:rsidRDefault="00346A1C">
          <w:pPr>
            <w:pStyle w:val="31"/>
            <w:tabs>
              <w:tab w:val="right" w:leader="dot" w:pos="9061"/>
            </w:tabs>
            <w:ind w:firstLine="480"/>
            <w:rPr>
              <w:rFonts w:asciiTheme="minorHAnsi" w:eastAsiaTheme="minorEastAsia" w:hAnsiTheme="minorHAnsi"/>
              <w:noProof/>
            </w:rPr>
          </w:pPr>
          <w:hyperlink w:anchor="_Toc201995297" w:history="1">
            <w:r w:rsidRPr="00FB2930">
              <w:rPr>
                <w:rStyle w:val="af2"/>
                <w:noProof/>
              </w:rPr>
              <w:t xml:space="preserve">5.2.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297 \h </w:instrText>
            </w:r>
            <w:r>
              <w:rPr>
                <w:noProof/>
                <w:webHidden/>
              </w:rPr>
            </w:r>
            <w:r>
              <w:rPr>
                <w:noProof/>
                <w:webHidden/>
              </w:rPr>
              <w:fldChar w:fldCharType="separate"/>
            </w:r>
            <w:r>
              <w:rPr>
                <w:noProof/>
                <w:webHidden/>
              </w:rPr>
              <w:t>68</w:t>
            </w:r>
            <w:r>
              <w:rPr>
                <w:noProof/>
                <w:webHidden/>
              </w:rPr>
              <w:fldChar w:fldCharType="end"/>
            </w:r>
          </w:hyperlink>
        </w:p>
        <w:p w14:paraId="102ED010" w14:textId="79A643CC" w:rsidR="00346A1C" w:rsidRDefault="00346A1C">
          <w:pPr>
            <w:pStyle w:val="31"/>
            <w:tabs>
              <w:tab w:val="right" w:leader="dot" w:pos="9061"/>
            </w:tabs>
            <w:ind w:firstLine="480"/>
            <w:rPr>
              <w:rFonts w:asciiTheme="minorHAnsi" w:eastAsiaTheme="minorEastAsia" w:hAnsiTheme="minorHAnsi"/>
              <w:noProof/>
            </w:rPr>
          </w:pPr>
          <w:hyperlink w:anchor="_Toc201995298" w:history="1">
            <w:r w:rsidRPr="00FB2930">
              <w:rPr>
                <w:rStyle w:val="af2"/>
                <w:noProof/>
              </w:rPr>
              <w:t xml:space="preserve">5.2.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298 \h </w:instrText>
            </w:r>
            <w:r>
              <w:rPr>
                <w:noProof/>
                <w:webHidden/>
              </w:rPr>
            </w:r>
            <w:r>
              <w:rPr>
                <w:noProof/>
                <w:webHidden/>
              </w:rPr>
              <w:fldChar w:fldCharType="separate"/>
            </w:r>
            <w:r>
              <w:rPr>
                <w:noProof/>
                <w:webHidden/>
              </w:rPr>
              <w:t>69</w:t>
            </w:r>
            <w:r>
              <w:rPr>
                <w:noProof/>
                <w:webHidden/>
              </w:rPr>
              <w:fldChar w:fldCharType="end"/>
            </w:r>
          </w:hyperlink>
        </w:p>
        <w:p w14:paraId="6EF0B98C" w14:textId="333B40FC" w:rsidR="00346A1C" w:rsidRDefault="00346A1C">
          <w:pPr>
            <w:pStyle w:val="21"/>
            <w:tabs>
              <w:tab w:val="right" w:leader="dot" w:pos="9061"/>
            </w:tabs>
            <w:ind w:firstLine="480"/>
            <w:rPr>
              <w:rFonts w:asciiTheme="minorHAnsi" w:eastAsiaTheme="minorEastAsia" w:hAnsiTheme="minorHAnsi"/>
              <w:noProof/>
            </w:rPr>
          </w:pPr>
          <w:hyperlink w:anchor="_Toc201995299" w:history="1">
            <w:r w:rsidRPr="00FB2930">
              <w:rPr>
                <w:rStyle w:val="af2"/>
                <w:noProof/>
              </w:rPr>
              <w:t xml:space="preserve">5.3 </w:t>
            </w:r>
            <w:r w:rsidRPr="00FB2930">
              <w:rPr>
                <w:rStyle w:val="af2"/>
                <w:rFonts w:hint="eastAsia"/>
                <w:noProof/>
              </w:rPr>
              <w:t>第二階段：資安與私有</w:t>
            </w:r>
            <w:r>
              <w:rPr>
                <w:noProof/>
                <w:webHidden/>
              </w:rPr>
              <w:tab/>
            </w:r>
            <w:r>
              <w:rPr>
                <w:noProof/>
                <w:webHidden/>
              </w:rPr>
              <w:fldChar w:fldCharType="begin"/>
            </w:r>
            <w:r>
              <w:rPr>
                <w:noProof/>
                <w:webHidden/>
              </w:rPr>
              <w:instrText xml:space="preserve"> PAGEREF _Toc201995299 \h </w:instrText>
            </w:r>
            <w:r>
              <w:rPr>
                <w:noProof/>
                <w:webHidden/>
              </w:rPr>
            </w:r>
            <w:r>
              <w:rPr>
                <w:noProof/>
                <w:webHidden/>
              </w:rPr>
              <w:fldChar w:fldCharType="separate"/>
            </w:r>
            <w:r>
              <w:rPr>
                <w:noProof/>
                <w:webHidden/>
              </w:rPr>
              <w:t>72</w:t>
            </w:r>
            <w:r>
              <w:rPr>
                <w:noProof/>
                <w:webHidden/>
              </w:rPr>
              <w:fldChar w:fldCharType="end"/>
            </w:r>
          </w:hyperlink>
        </w:p>
        <w:p w14:paraId="240B117E" w14:textId="3433976F" w:rsidR="00346A1C" w:rsidRDefault="00346A1C">
          <w:pPr>
            <w:pStyle w:val="31"/>
            <w:tabs>
              <w:tab w:val="right" w:leader="dot" w:pos="9061"/>
            </w:tabs>
            <w:ind w:firstLine="480"/>
            <w:rPr>
              <w:rFonts w:asciiTheme="minorHAnsi" w:eastAsiaTheme="minorEastAsia" w:hAnsiTheme="minorHAnsi"/>
              <w:noProof/>
            </w:rPr>
          </w:pPr>
          <w:hyperlink w:anchor="_Toc201995300" w:history="1">
            <w:r w:rsidRPr="00FB2930">
              <w:rPr>
                <w:rStyle w:val="af2"/>
                <w:noProof/>
              </w:rPr>
              <w:t xml:space="preserve">5.3.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0 \h </w:instrText>
            </w:r>
            <w:r>
              <w:rPr>
                <w:noProof/>
                <w:webHidden/>
              </w:rPr>
            </w:r>
            <w:r>
              <w:rPr>
                <w:noProof/>
                <w:webHidden/>
              </w:rPr>
              <w:fldChar w:fldCharType="separate"/>
            </w:r>
            <w:r>
              <w:rPr>
                <w:noProof/>
                <w:webHidden/>
              </w:rPr>
              <w:t>72</w:t>
            </w:r>
            <w:r>
              <w:rPr>
                <w:noProof/>
                <w:webHidden/>
              </w:rPr>
              <w:fldChar w:fldCharType="end"/>
            </w:r>
          </w:hyperlink>
        </w:p>
        <w:p w14:paraId="57AADC53" w14:textId="126A00B6" w:rsidR="00346A1C" w:rsidRDefault="00346A1C">
          <w:pPr>
            <w:pStyle w:val="31"/>
            <w:tabs>
              <w:tab w:val="right" w:leader="dot" w:pos="9061"/>
            </w:tabs>
            <w:ind w:firstLine="480"/>
            <w:rPr>
              <w:rFonts w:asciiTheme="minorHAnsi" w:eastAsiaTheme="minorEastAsia" w:hAnsiTheme="minorHAnsi"/>
              <w:noProof/>
            </w:rPr>
          </w:pPr>
          <w:hyperlink w:anchor="_Toc201995301" w:history="1">
            <w:r w:rsidRPr="00FB2930">
              <w:rPr>
                <w:rStyle w:val="af2"/>
                <w:noProof/>
              </w:rPr>
              <w:t xml:space="preserve">5.3.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1 \h </w:instrText>
            </w:r>
            <w:r>
              <w:rPr>
                <w:noProof/>
                <w:webHidden/>
              </w:rPr>
            </w:r>
            <w:r>
              <w:rPr>
                <w:noProof/>
                <w:webHidden/>
              </w:rPr>
              <w:fldChar w:fldCharType="separate"/>
            </w:r>
            <w:r>
              <w:rPr>
                <w:noProof/>
                <w:webHidden/>
              </w:rPr>
              <w:t>73</w:t>
            </w:r>
            <w:r>
              <w:rPr>
                <w:noProof/>
                <w:webHidden/>
              </w:rPr>
              <w:fldChar w:fldCharType="end"/>
            </w:r>
          </w:hyperlink>
        </w:p>
        <w:p w14:paraId="50D335EA" w14:textId="1E7A3229" w:rsidR="00346A1C" w:rsidRDefault="00346A1C">
          <w:pPr>
            <w:pStyle w:val="31"/>
            <w:tabs>
              <w:tab w:val="left" w:pos="2400"/>
              <w:tab w:val="right" w:leader="dot" w:pos="9061"/>
            </w:tabs>
            <w:ind w:firstLine="480"/>
            <w:rPr>
              <w:rFonts w:asciiTheme="minorHAnsi" w:eastAsiaTheme="minorEastAsia" w:hAnsiTheme="minorHAnsi"/>
              <w:noProof/>
            </w:rPr>
          </w:pPr>
          <w:hyperlink w:anchor="_Toc201995302" w:history="1">
            <w:r w:rsidRPr="00FB2930">
              <w:rPr>
                <w:rStyle w:val="af2"/>
                <w:noProof/>
              </w:rPr>
              <w:t>5.3.3</w:t>
            </w:r>
            <w:r>
              <w:rPr>
                <w:rFonts w:asciiTheme="minorHAnsi" w:eastAsiaTheme="minorEastAsia" w:hAnsiTheme="minorHAnsi"/>
                <w:noProof/>
              </w:rPr>
              <w:tab/>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02 \h </w:instrText>
            </w:r>
            <w:r>
              <w:rPr>
                <w:noProof/>
                <w:webHidden/>
              </w:rPr>
            </w:r>
            <w:r>
              <w:rPr>
                <w:noProof/>
                <w:webHidden/>
              </w:rPr>
              <w:fldChar w:fldCharType="separate"/>
            </w:r>
            <w:r>
              <w:rPr>
                <w:noProof/>
                <w:webHidden/>
              </w:rPr>
              <w:t>74</w:t>
            </w:r>
            <w:r>
              <w:rPr>
                <w:noProof/>
                <w:webHidden/>
              </w:rPr>
              <w:fldChar w:fldCharType="end"/>
            </w:r>
          </w:hyperlink>
        </w:p>
        <w:p w14:paraId="51C84313" w14:textId="32EF84E1" w:rsidR="00346A1C" w:rsidRDefault="00346A1C">
          <w:pPr>
            <w:pStyle w:val="31"/>
            <w:tabs>
              <w:tab w:val="right" w:leader="dot" w:pos="9061"/>
            </w:tabs>
            <w:ind w:firstLine="480"/>
            <w:rPr>
              <w:rFonts w:asciiTheme="minorHAnsi" w:eastAsiaTheme="minorEastAsia" w:hAnsiTheme="minorHAnsi"/>
              <w:noProof/>
            </w:rPr>
          </w:pPr>
          <w:hyperlink w:anchor="_Toc201995303" w:history="1">
            <w:r w:rsidRPr="00FB2930">
              <w:rPr>
                <w:rStyle w:val="af2"/>
                <w:noProof/>
              </w:rPr>
              <w:t xml:space="preserve">5.3.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03 \h </w:instrText>
            </w:r>
            <w:r>
              <w:rPr>
                <w:noProof/>
                <w:webHidden/>
              </w:rPr>
            </w:r>
            <w:r>
              <w:rPr>
                <w:noProof/>
                <w:webHidden/>
              </w:rPr>
              <w:fldChar w:fldCharType="separate"/>
            </w:r>
            <w:r>
              <w:rPr>
                <w:noProof/>
                <w:webHidden/>
              </w:rPr>
              <w:t>75</w:t>
            </w:r>
            <w:r>
              <w:rPr>
                <w:noProof/>
                <w:webHidden/>
              </w:rPr>
              <w:fldChar w:fldCharType="end"/>
            </w:r>
          </w:hyperlink>
        </w:p>
        <w:p w14:paraId="0AC20D6B" w14:textId="312506D0" w:rsidR="00346A1C" w:rsidRDefault="00346A1C">
          <w:pPr>
            <w:pStyle w:val="31"/>
            <w:tabs>
              <w:tab w:val="right" w:leader="dot" w:pos="9061"/>
            </w:tabs>
            <w:ind w:firstLine="480"/>
            <w:rPr>
              <w:rFonts w:asciiTheme="minorHAnsi" w:eastAsiaTheme="minorEastAsia" w:hAnsiTheme="minorHAnsi"/>
              <w:noProof/>
            </w:rPr>
          </w:pPr>
          <w:hyperlink w:anchor="_Toc201995304" w:history="1">
            <w:r w:rsidRPr="00FB2930">
              <w:rPr>
                <w:rStyle w:val="af2"/>
                <w:noProof/>
              </w:rPr>
              <w:t xml:space="preserve">5.3.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04 \h </w:instrText>
            </w:r>
            <w:r>
              <w:rPr>
                <w:noProof/>
                <w:webHidden/>
              </w:rPr>
            </w:r>
            <w:r>
              <w:rPr>
                <w:noProof/>
                <w:webHidden/>
              </w:rPr>
              <w:fldChar w:fldCharType="separate"/>
            </w:r>
            <w:r>
              <w:rPr>
                <w:noProof/>
                <w:webHidden/>
              </w:rPr>
              <w:t>76</w:t>
            </w:r>
            <w:r>
              <w:rPr>
                <w:noProof/>
                <w:webHidden/>
              </w:rPr>
              <w:fldChar w:fldCharType="end"/>
            </w:r>
          </w:hyperlink>
        </w:p>
        <w:p w14:paraId="5189695C" w14:textId="65E24469" w:rsidR="00346A1C" w:rsidRDefault="00346A1C">
          <w:pPr>
            <w:pStyle w:val="31"/>
            <w:tabs>
              <w:tab w:val="right" w:leader="dot" w:pos="9061"/>
            </w:tabs>
            <w:ind w:firstLine="480"/>
            <w:rPr>
              <w:rFonts w:asciiTheme="minorHAnsi" w:eastAsiaTheme="minorEastAsia" w:hAnsiTheme="minorHAnsi"/>
              <w:noProof/>
            </w:rPr>
          </w:pPr>
          <w:hyperlink w:anchor="_Toc201995305" w:history="1">
            <w:r w:rsidRPr="00FB2930">
              <w:rPr>
                <w:rStyle w:val="af2"/>
                <w:noProof/>
              </w:rPr>
              <w:t xml:space="preserve">5.3.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05 \h </w:instrText>
            </w:r>
            <w:r>
              <w:rPr>
                <w:noProof/>
                <w:webHidden/>
              </w:rPr>
            </w:r>
            <w:r>
              <w:rPr>
                <w:noProof/>
                <w:webHidden/>
              </w:rPr>
              <w:fldChar w:fldCharType="separate"/>
            </w:r>
            <w:r>
              <w:rPr>
                <w:noProof/>
                <w:webHidden/>
              </w:rPr>
              <w:t>78</w:t>
            </w:r>
            <w:r>
              <w:rPr>
                <w:noProof/>
                <w:webHidden/>
              </w:rPr>
              <w:fldChar w:fldCharType="end"/>
            </w:r>
          </w:hyperlink>
        </w:p>
        <w:p w14:paraId="1F9BBDB3" w14:textId="7C84F813" w:rsidR="00346A1C" w:rsidRDefault="00346A1C">
          <w:pPr>
            <w:pStyle w:val="31"/>
            <w:tabs>
              <w:tab w:val="right" w:leader="dot" w:pos="9061"/>
            </w:tabs>
            <w:ind w:firstLine="480"/>
            <w:rPr>
              <w:rFonts w:asciiTheme="minorHAnsi" w:eastAsiaTheme="minorEastAsia" w:hAnsiTheme="minorHAnsi"/>
              <w:noProof/>
            </w:rPr>
          </w:pPr>
          <w:hyperlink w:anchor="_Toc201995306" w:history="1">
            <w:r w:rsidRPr="00FB2930">
              <w:rPr>
                <w:rStyle w:val="af2"/>
                <w:noProof/>
              </w:rPr>
              <w:t xml:space="preserve">5.3.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06 \h </w:instrText>
            </w:r>
            <w:r>
              <w:rPr>
                <w:noProof/>
                <w:webHidden/>
              </w:rPr>
            </w:r>
            <w:r>
              <w:rPr>
                <w:noProof/>
                <w:webHidden/>
              </w:rPr>
              <w:fldChar w:fldCharType="separate"/>
            </w:r>
            <w:r>
              <w:rPr>
                <w:noProof/>
                <w:webHidden/>
              </w:rPr>
              <w:t>79</w:t>
            </w:r>
            <w:r>
              <w:rPr>
                <w:noProof/>
                <w:webHidden/>
              </w:rPr>
              <w:fldChar w:fldCharType="end"/>
            </w:r>
          </w:hyperlink>
        </w:p>
        <w:p w14:paraId="34C9363F" w14:textId="3F654321" w:rsidR="00346A1C" w:rsidRDefault="00346A1C">
          <w:pPr>
            <w:pStyle w:val="21"/>
            <w:tabs>
              <w:tab w:val="right" w:leader="dot" w:pos="9061"/>
            </w:tabs>
            <w:ind w:firstLine="480"/>
            <w:rPr>
              <w:rFonts w:asciiTheme="minorHAnsi" w:eastAsiaTheme="minorEastAsia" w:hAnsiTheme="minorHAnsi"/>
              <w:noProof/>
            </w:rPr>
          </w:pPr>
          <w:hyperlink w:anchor="_Toc201995307" w:history="1">
            <w:r w:rsidRPr="00FB2930">
              <w:rPr>
                <w:rStyle w:val="af2"/>
                <w:noProof/>
              </w:rPr>
              <w:t xml:space="preserve">5.4 </w:t>
            </w:r>
            <w:r w:rsidRPr="00FB2930">
              <w:rPr>
                <w:rStyle w:val="af2"/>
                <w:rFonts w:hint="eastAsia"/>
                <w:noProof/>
              </w:rPr>
              <w:t>第三階段：銷售與推廣</w:t>
            </w:r>
            <w:r>
              <w:rPr>
                <w:noProof/>
                <w:webHidden/>
              </w:rPr>
              <w:tab/>
            </w:r>
            <w:r>
              <w:rPr>
                <w:noProof/>
                <w:webHidden/>
              </w:rPr>
              <w:fldChar w:fldCharType="begin"/>
            </w:r>
            <w:r>
              <w:rPr>
                <w:noProof/>
                <w:webHidden/>
              </w:rPr>
              <w:instrText xml:space="preserve"> PAGEREF _Toc201995307 \h </w:instrText>
            </w:r>
            <w:r>
              <w:rPr>
                <w:noProof/>
                <w:webHidden/>
              </w:rPr>
            </w:r>
            <w:r>
              <w:rPr>
                <w:noProof/>
                <w:webHidden/>
              </w:rPr>
              <w:fldChar w:fldCharType="separate"/>
            </w:r>
            <w:r>
              <w:rPr>
                <w:noProof/>
                <w:webHidden/>
              </w:rPr>
              <w:t>82</w:t>
            </w:r>
            <w:r>
              <w:rPr>
                <w:noProof/>
                <w:webHidden/>
              </w:rPr>
              <w:fldChar w:fldCharType="end"/>
            </w:r>
          </w:hyperlink>
        </w:p>
        <w:p w14:paraId="2632EDE6" w14:textId="1853EC7F" w:rsidR="00346A1C" w:rsidRDefault="00346A1C">
          <w:pPr>
            <w:pStyle w:val="31"/>
            <w:tabs>
              <w:tab w:val="right" w:leader="dot" w:pos="9061"/>
            </w:tabs>
            <w:ind w:firstLine="480"/>
            <w:rPr>
              <w:rFonts w:asciiTheme="minorHAnsi" w:eastAsiaTheme="minorEastAsia" w:hAnsiTheme="minorHAnsi"/>
              <w:noProof/>
            </w:rPr>
          </w:pPr>
          <w:hyperlink w:anchor="_Toc201995308" w:history="1">
            <w:r w:rsidRPr="00FB2930">
              <w:rPr>
                <w:rStyle w:val="af2"/>
                <w:noProof/>
              </w:rPr>
              <w:t xml:space="preserve">5.4.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8 \h </w:instrText>
            </w:r>
            <w:r>
              <w:rPr>
                <w:noProof/>
                <w:webHidden/>
              </w:rPr>
            </w:r>
            <w:r>
              <w:rPr>
                <w:noProof/>
                <w:webHidden/>
              </w:rPr>
              <w:fldChar w:fldCharType="separate"/>
            </w:r>
            <w:r>
              <w:rPr>
                <w:noProof/>
                <w:webHidden/>
              </w:rPr>
              <w:t>82</w:t>
            </w:r>
            <w:r>
              <w:rPr>
                <w:noProof/>
                <w:webHidden/>
              </w:rPr>
              <w:fldChar w:fldCharType="end"/>
            </w:r>
          </w:hyperlink>
        </w:p>
        <w:p w14:paraId="0ADD5052" w14:textId="4F092E25" w:rsidR="00346A1C" w:rsidRDefault="00346A1C">
          <w:pPr>
            <w:pStyle w:val="31"/>
            <w:tabs>
              <w:tab w:val="right" w:leader="dot" w:pos="9061"/>
            </w:tabs>
            <w:ind w:firstLine="480"/>
            <w:rPr>
              <w:rFonts w:asciiTheme="minorHAnsi" w:eastAsiaTheme="minorEastAsia" w:hAnsiTheme="minorHAnsi"/>
              <w:noProof/>
            </w:rPr>
          </w:pPr>
          <w:hyperlink w:anchor="_Toc201995309" w:history="1">
            <w:r w:rsidRPr="00FB2930">
              <w:rPr>
                <w:rStyle w:val="af2"/>
                <w:noProof/>
              </w:rPr>
              <w:t xml:space="preserve">5.4.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9 \h </w:instrText>
            </w:r>
            <w:r>
              <w:rPr>
                <w:noProof/>
                <w:webHidden/>
              </w:rPr>
            </w:r>
            <w:r>
              <w:rPr>
                <w:noProof/>
                <w:webHidden/>
              </w:rPr>
              <w:fldChar w:fldCharType="separate"/>
            </w:r>
            <w:r>
              <w:rPr>
                <w:noProof/>
                <w:webHidden/>
              </w:rPr>
              <w:t>83</w:t>
            </w:r>
            <w:r>
              <w:rPr>
                <w:noProof/>
                <w:webHidden/>
              </w:rPr>
              <w:fldChar w:fldCharType="end"/>
            </w:r>
          </w:hyperlink>
        </w:p>
        <w:p w14:paraId="675F235E" w14:textId="550EB262" w:rsidR="00346A1C" w:rsidRDefault="00346A1C">
          <w:pPr>
            <w:pStyle w:val="31"/>
            <w:tabs>
              <w:tab w:val="right" w:leader="dot" w:pos="9061"/>
            </w:tabs>
            <w:ind w:firstLine="480"/>
            <w:rPr>
              <w:rFonts w:asciiTheme="minorHAnsi" w:eastAsiaTheme="minorEastAsia" w:hAnsiTheme="minorHAnsi"/>
              <w:noProof/>
            </w:rPr>
          </w:pPr>
          <w:hyperlink w:anchor="_Toc201995310" w:history="1">
            <w:r w:rsidRPr="00FB2930">
              <w:rPr>
                <w:rStyle w:val="af2"/>
                <w:noProof/>
              </w:rPr>
              <w:t xml:space="preserve">5.4.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0 \h </w:instrText>
            </w:r>
            <w:r>
              <w:rPr>
                <w:noProof/>
                <w:webHidden/>
              </w:rPr>
            </w:r>
            <w:r>
              <w:rPr>
                <w:noProof/>
                <w:webHidden/>
              </w:rPr>
              <w:fldChar w:fldCharType="separate"/>
            </w:r>
            <w:r>
              <w:rPr>
                <w:noProof/>
                <w:webHidden/>
              </w:rPr>
              <w:t>84</w:t>
            </w:r>
            <w:r>
              <w:rPr>
                <w:noProof/>
                <w:webHidden/>
              </w:rPr>
              <w:fldChar w:fldCharType="end"/>
            </w:r>
          </w:hyperlink>
        </w:p>
        <w:p w14:paraId="47DCB539" w14:textId="7E593A53" w:rsidR="00346A1C" w:rsidRDefault="00346A1C">
          <w:pPr>
            <w:pStyle w:val="31"/>
            <w:tabs>
              <w:tab w:val="right" w:leader="dot" w:pos="9061"/>
            </w:tabs>
            <w:ind w:firstLine="480"/>
            <w:rPr>
              <w:rFonts w:asciiTheme="minorHAnsi" w:eastAsiaTheme="minorEastAsia" w:hAnsiTheme="minorHAnsi"/>
              <w:noProof/>
            </w:rPr>
          </w:pPr>
          <w:hyperlink w:anchor="_Toc201995311" w:history="1">
            <w:r w:rsidRPr="00FB2930">
              <w:rPr>
                <w:rStyle w:val="af2"/>
                <w:noProof/>
              </w:rPr>
              <w:t xml:space="preserve">5.4.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1 \h </w:instrText>
            </w:r>
            <w:r>
              <w:rPr>
                <w:noProof/>
                <w:webHidden/>
              </w:rPr>
            </w:r>
            <w:r>
              <w:rPr>
                <w:noProof/>
                <w:webHidden/>
              </w:rPr>
              <w:fldChar w:fldCharType="separate"/>
            </w:r>
            <w:r>
              <w:rPr>
                <w:noProof/>
                <w:webHidden/>
              </w:rPr>
              <w:t>85</w:t>
            </w:r>
            <w:r>
              <w:rPr>
                <w:noProof/>
                <w:webHidden/>
              </w:rPr>
              <w:fldChar w:fldCharType="end"/>
            </w:r>
          </w:hyperlink>
        </w:p>
        <w:p w14:paraId="79213102" w14:textId="15797BFB" w:rsidR="00346A1C" w:rsidRDefault="00346A1C">
          <w:pPr>
            <w:pStyle w:val="31"/>
            <w:tabs>
              <w:tab w:val="right" w:leader="dot" w:pos="9061"/>
            </w:tabs>
            <w:ind w:firstLine="480"/>
            <w:rPr>
              <w:rFonts w:asciiTheme="minorHAnsi" w:eastAsiaTheme="minorEastAsia" w:hAnsiTheme="minorHAnsi"/>
              <w:noProof/>
            </w:rPr>
          </w:pPr>
          <w:hyperlink w:anchor="_Toc201995312" w:history="1">
            <w:r w:rsidRPr="00FB2930">
              <w:rPr>
                <w:rStyle w:val="af2"/>
                <w:noProof/>
              </w:rPr>
              <w:t xml:space="preserve">5.4.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12 \h </w:instrText>
            </w:r>
            <w:r>
              <w:rPr>
                <w:noProof/>
                <w:webHidden/>
              </w:rPr>
            </w:r>
            <w:r>
              <w:rPr>
                <w:noProof/>
                <w:webHidden/>
              </w:rPr>
              <w:fldChar w:fldCharType="separate"/>
            </w:r>
            <w:r>
              <w:rPr>
                <w:noProof/>
                <w:webHidden/>
              </w:rPr>
              <w:t>86</w:t>
            </w:r>
            <w:r>
              <w:rPr>
                <w:noProof/>
                <w:webHidden/>
              </w:rPr>
              <w:fldChar w:fldCharType="end"/>
            </w:r>
          </w:hyperlink>
        </w:p>
        <w:p w14:paraId="096209BF" w14:textId="47DC4CC7" w:rsidR="00346A1C" w:rsidRDefault="00346A1C">
          <w:pPr>
            <w:pStyle w:val="31"/>
            <w:tabs>
              <w:tab w:val="right" w:leader="dot" w:pos="9061"/>
            </w:tabs>
            <w:ind w:firstLine="480"/>
            <w:rPr>
              <w:rFonts w:asciiTheme="minorHAnsi" w:eastAsiaTheme="minorEastAsia" w:hAnsiTheme="minorHAnsi"/>
              <w:noProof/>
            </w:rPr>
          </w:pPr>
          <w:hyperlink w:anchor="_Toc201995313" w:history="1">
            <w:r w:rsidRPr="00FB2930">
              <w:rPr>
                <w:rStyle w:val="af2"/>
                <w:noProof/>
              </w:rPr>
              <w:t xml:space="preserve">5.4.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13 \h </w:instrText>
            </w:r>
            <w:r>
              <w:rPr>
                <w:noProof/>
                <w:webHidden/>
              </w:rPr>
            </w:r>
            <w:r>
              <w:rPr>
                <w:noProof/>
                <w:webHidden/>
              </w:rPr>
              <w:fldChar w:fldCharType="separate"/>
            </w:r>
            <w:r>
              <w:rPr>
                <w:noProof/>
                <w:webHidden/>
              </w:rPr>
              <w:t>87</w:t>
            </w:r>
            <w:r>
              <w:rPr>
                <w:noProof/>
                <w:webHidden/>
              </w:rPr>
              <w:fldChar w:fldCharType="end"/>
            </w:r>
          </w:hyperlink>
        </w:p>
        <w:p w14:paraId="111CAD25" w14:textId="150B3C8F" w:rsidR="00346A1C" w:rsidRDefault="00346A1C">
          <w:pPr>
            <w:pStyle w:val="31"/>
            <w:tabs>
              <w:tab w:val="right" w:leader="dot" w:pos="9061"/>
            </w:tabs>
            <w:ind w:firstLine="480"/>
            <w:rPr>
              <w:rFonts w:asciiTheme="minorHAnsi" w:eastAsiaTheme="minorEastAsia" w:hAnsiTheme="minorHAnsi"/>
              <w:noProof/>
            </w:rPr>
          </w:pPr>
          <w:hyperlink w:anchor="_Toc201995314" w:history="1">
            <w:r w:rsidRPr="00FB2930">
              <w:rPr>
                <w:rStyle w:val="af2"/>
                <w:noProof/>
              </w:rPr>
              <w:t xml:space="preserve">5.4.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14 \h </w:instrText>
            </w:r>
            <w:r>
              <w:rPr>
                <w:noProof/>
                <w:webHidden/>
              </w:rPr>
            </w:r>
            <w:r>
              <w:rPr>
                <w:noProof/>
                <w:webHidden/>
              </w:rPr>
              <w:fldChar w:fldCharType="separate"/>
            </w:r>
            <w:r>
              <w:rPr>
                <w:noProof/>
                <w:webHidden/>
              </w:rPr>
              <w:t>88</w:t>
            </w:r>
            <w:r>
              <w:rPr>
                <w:noProof/>
                <w:webHidden/>
              </w:rPr>
              <w:fldChar w:fldCharType="end"/>
            </w:r>
          </w:hyperlink>
        </w:p>
        <w:p w14:paraId="142B263B" w14:textId="1D6D35ED" w:rsidR="00346A1C" w:rsidRDefault="00346A1C">
          <w:pPr>
            <w:pStyle w:val="21"/>
            <w:tabs>
              <w:tab w:val="right" w:leader="dot" w:pos="9061"/>
            </w:tabs>
            <w:ind w:firstLine="480"/>
            <w:rPr>
              <w:rFonts w:asciiTheme="minorHAnsi" w:eastAsiaTheme="minorEastAsia" w:hAnsiTheme="minorHAnsi"/>
              <w:noProof/>
            </w:rPr>
          </w:pPr>
          <w:hyperlink w:anchor="_Toc201995315" w:history="1">
            <w:r w:rsidRPr="00FB2930">
              <w:rPr>
                <w:rStyle w:val="af2"/>
                <w:noProof/>
              </w:rPr>
              <w:t xml:space="preserve">5.5 </w:t>
            </w:r>
            <w:r w:rsidRPr="00FB2930">
              <w:rPr>
                <w:rStyle w:val="af2"/>
                <w:rFonts w:hint="eastAsia"/>
                <w:noProof/>
              </w:rPr>
              <w:t>第四階段：多元新應用</w:t>
            </w:r>
            <w:r>
              <w:rPr>
                <w:noProof/>
                <w:webHidden/>
              </w:rPr>
              <w:tab/>
            </w:r>
            <w:r>
              <w:rPr>
                <w:noProof/>
                <w:webHidden/>
              </w:rPr>
              <w:fldChar w:fldCharType="begin"/>
            </w:r>
            <w:r>
              <w:rPr>
                <w:noProof/>
                <w:webHidden/>
              </w:rPr>
              <w:instrText xml:space="preserve"> PAGEREF _Toc201995315 \h </w:instrText>
            </w:r>
            <w:r>
              <w:rPr>
                <w:noProof/>
                <w:webHidden/>
              </w:rPr>
            </w:r>
            <w:r>
              <w:rPr>
                <w:noProof/>
                <w:webHidden/>
              </w:rPr>
              <w:fldChar w:fldCharType="separate"/>
            </w:r>
            <w:r>
              <w:rPr>
                <w:noProof/>
                <w:webHidden/>
              </w:rPr>
              <w:t>91</w:t>
            </w:r>
            <w:r>
              <w:rPr>
                <w:noProof/>
                <w:webHidden/>
              </w:rPr>
              <w:fldChar w:fldCharType="end"/>
            </w:r>
          </w:hyperlink>
        </w:p>
        <w:p w14:paraId="56666B57" w14:textId="6BFAD6B0" w:rsidR="00346A1C" w:rsidRDefault="00346A1C">
          <w:pPr>
            <w:pStyle w:val="31"/>
            <w:tabs>
              <w:tab w:val="right" w:leader="dot" w:pos="9061"/>
            </w:tabs>
            <w:ind w:firstLine="480"/>
            <w:rPr>
              <w:rFonts w:asciiTheme="minorHAnsi" w:eastAsiaTheme="minorEastAsia" w:hAnsiTheme="minorHAnsi"/>
              <w:noProof/>
            </w:rPr>
          </w:pPr>
          <w:hyperlink w:anchor="_Toc201995316" w:history="1">
            <w:r w:rsidRPr="00FB2930">
              <w:rPr>
                <w:rStyle w:val="af2"/>
                <w:noProof/>
              </w:rPr>
              <w:t xml:space="preserve">5.5.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16 \h </w:instrText>
            </w:r>
            <w:r>
              <w:rPr>
                <w:noProof/>
                <w:webHidden/>
              </w:rPr>
            </w:r>
            <w:r>
              <w:rPr>
                <w:noProof/>
                <w:webHidden/>
              </w:rPr>
              <w:fldChar w:fldCharType="separate"/>
            </w:r>
            <w:r>
              <w:rPr>
                <w:noProof/>
                <w:webHidden/>
              </w:rPr>
              <w:t>91</w:t>
            </w:r>
            <w:r>
              <w:rPr>
                <w:noProof/>
                <w:webHidden/>
              </w:rPr>
              <w:fldChar w:fldCharType="end"/>
            </w:r>
          </w:hyperlink>
        </w:p>
        <w:p w14:paraId="3230D481" w14:textId="72FD6ED6" w:rsidR="00346A1C" w:rsidRDefault="00346A1C">
          <w:pPr>
            <w:pStyle w:val="31"/>
            <w:tabs>
              <w:tab w:val="right" w:leader="dot" w:pos="9061"/>
            </w:tabs>
            <w:ind w:firstLine="480"/>
            <w:rPr>
              <w:rFonts w:asciiTheme="minorHAnsi" w:eastAsiaTheme="minorEastAsia" w:hAnsiTheme="minorHAnsi"/>
              <w:noProof/>
            </w:rPr>
          </w:pPr>
          <w:hyperlink w:anchor="_Toc201995317" w:history="1">
            <w:r w:rsidRPr="00FB2930">
              <w:rPr>
                <w:rStyle w:val="af2"/>
                <w:noProof/>
              </w:rPr>
              <w:t xml:space="preserve">5.5.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17 \h </w:instrText>
            </w:r>
            <w:r>
              <w:rPr>
                <w:noProof/>
                <w:webHidden/>
              </w:rPr>
            </w:r>
            <w:r>
              <w:rPr>
                <w:noProof/>
                <w:webHidden/>
              </w:rPr>
              <w:fldChar w:fldCharType="separate"/>
            </w:r>
            <w:r>
              <w:rPr>
                <w:noProof/>
                <w:webHidden/>
              </w:rPr>
              <w:t>92</w:t>
            </w:r>
            <w:r>
              <w:rPr>
                <w:noProof/>
                <w:webHidden/>
              </w:rPr>
              <w:fldChar w:fldCharType="end"/>
            </w:r>
          </w:hyperlink>
        </w:p>
        <w:p w14:paraId="165521EC" w14:textId="1E61D698" w:rsidR="00346A1C" w:rsidRDefault="00346A1C">
          <w:pPr>
            <w:pStyle w:val="31"/>
            <w:tabs>
              <w:tab w:val="right" w:leader="dot" w:pos="9061"/>
            </w:tabs>
            <w:ind w:firstLine="480"/>
            <w:rPr>
              <w:rFonts w:asciiTheme="minorHAnsi" w:eastAsiaTheme="minorEastAsia" w:hAnsiTheme="minorHAnsi"/>
              <w:noProof/>
            </w:rPr>
          </w:pPr>
          <w:hyperlink w:anchor="_Toc201995318" w:history="1">
            <w:r w:rsidRPr="00FB2930">
              <w:rPr>
                <w:rStyle w:val="af2"/>
                <w:noProof/>
              </w:rPr>
              <w:t xml:space="preserve">5.5.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8 \h </w:instrText>
            </w:r>
            <w:r>
              <w:rPr>
                <w:noProof/>
                <w:webHidden/>
              </w:rPr>
            </w:r>
            <w:r>
              <w:rPr>
                <w:noProof/>
                <w:webHidden/>
              </w:rPr>
              <w:fldChar w:fldCharType="separate"/>
            </w:r>
            <w:r>
              <w:rPr>
                <w:noProof/>
                <w:webHidden/>
              </w:rPr>
              <w:t>93</w:t>
            </w:r>
            <w:r>
              <w:rPr>
                <w:noProof/>
                <w:webHidden/>
              </w:rPr>
              <w:fldChar w:fldCharType="end"/>
            </w:r>
          </w:hyperlink>
        </w:p>
        <w:p w14:paraId="5B031208" w14:textId="7DE134B5" w:rsidR="00346A1C" w:rsidRDefault="00346A1C">
          <w:pPr>
            <w:pStyle w:val="31"/>
            <w:tabs>
              <w:tab w:val="right" w:leader="dot" w:pos="9061"/>
            </w:tabs>
            <w:ind w:firstLine="480"/>
            <w:rPr>
              <w:rFonts w:asciiTheme="minorHAnsi" w:eastAsiaTheme="minorEastAsia" w:hAnsiTheme="minorHAnsi"/>
              <w:noProof/>
            </w:rPr>
          </w:pPr>
          <w:hyperlink w:anchor="_Toc201995319" w:history="1">
            <w:r w:rsidRPr="00FB2930">
              <w:rPr>
                <w:rStyle w:val="af2"/>
                <w:noProof/>
              </w:rPr>
              <w:t xml:space="preserve">5.5.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9 \h </w:instrText>
            </w:r>
            <w:r>
              <w:rPr>
                <w:noProof/>
                <w:webHidden/>
              </w:rPr>
            </w:r>
            <w:r>
              <w:rPr>
                <w:noProof/>
                <w:webHidden/>
              </w:rPr>
              <w:fldChar w:fldCharType="separate"/>
            </w:r>
            <w:r>
              <w:rPr>
                <w:noProof/>
                <w:webHidden/>
              </w:rPr>
              <w:t>94</w:t>
            </w:r>
            <w:r>
              <w:rPr>
                <w:noProof/>
                <w:webHidden/>
              </w:rPr>
              <w:fldChar w:fldCharType="end"/>
            </w:r>
          </w:hyperlink>
        </w:p>
        <w:p w14:paraId="1FD798B2" w14:textId="52EADBDF" w:rsidR="00346A1C" w:rsidRDefault="00346A1C">
          <w:pPr>
            <w:pStyle w:val="31"/>
            <w:tabs>
              <w:tab w:val="right" w:leader="dot" w:pos="9061"/>
            </w:tabs>
            <w:ind w:firstLine="480"/>
            <w:rPr>
              <w:rFonts w:asciiTheme="minorHAnsi" w:eastAsiaTheme="minorEastAsia" w:hAnsiTheme="minorHAnsi"/>
              <w:noProof/>
            </w:rPr>
          </w:pPr>
          <w:hyperlink w:anchor="_Toc201995320" w:history="1">
            <w:r w:rsidRPr="00FB2930">
              <w:rPr>
                <w:rStyle w:val="af2"/>
                <w:noProof/>
              </w:rPr>
              <w:t xml:space="preserve">5.5.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20 \h </w:instrText>
            </w:r>
            <w:r>
              <w:rPr>
                <w:noProof/>
                <w:webHidden/>
              </w:rPr>
            </w:r>
            <w:r>
              <w:rPr>
                <w:noProof/>
                <w:webHidden/>
              </w:rPr>
              <w:fldChar w:fldCharType="separate"/>
            </w:r>
            <w:r>
              <w:rPr>
                <w:noProof/>
                <w:webHidden/>
              </w:rPr>
              <w:t>95</w:t>
            </w:r>
            <w:r>
              <w:rPr>
                <w:noProof/>
                <w:webHidden/>
              </w:rPr>
              <w:fldChar w:fldCharType="end"/>
            </w:r>
          </w:hyperlink>
        </w:p>
        <w:p w14:paraId="2D09ABB3" w14:textId="3BDB875C" w:rsidR="00346A1C" w:rsidRDefault="00346A1C">
          <w:pPr>
            <w:pStyle w:val="31"/>
            <w:tabs>
              <w:tab w:val="right" w:leader="dot" w:pos="9061"/>
            </w:tabs>
            <w:ind w:firstLine="480"/>
            <w:rPr>
              <w:rFonts w:asciiTheme="minorHAnsi" w:eastAsiaTheme="minorEastAsia" w:hAnsiTheme="minorHAnsi"/>
              <w:noProof/>
            </w:rPr>
          </w:pPr>
          <w:hyperlink w:anchor="_Toc201995321" w:history="1">
            <w:r w:rsidRPr="00FB2930">
              <w:rPr>
                <w:rStyle w:val="af2"/>
                <w:noProof/>
              </w:rPr>
              <w:t xml:space="preserve">5.5.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21 \h </w:instrText>
            </w:r>
            <w:r>
              <w:rPr>
                <w:noProof/>
                <w:webHidden/>
              </w:rPr>
            </w:r>
            <w:r>
              <w:rPr>
                <w:noProof/>
                <w:webHidden/>
              </w:rPr>
              <w:fldChar w:fldCharType="separate"/>
            </w:r>
            <w:r>
              <w:rPr>
                <w:noProof/>
                <w:webHidden/>
              </w:rPr>
              <w:t>96</w:t>
            </w:r>
            <w:r>
              <w:rPr>
                <w:noProof/>
                <w:webHidden/>
              </w:rPr>
              <w:fldChar w:fldCharType="end"/>
            </w:r>
          </w:hyperlink>
        </w:p>
        <w:p w14:paraId="670CACFE" w14:textId="325A3962" w:rsidR="00346A1C" w:rsidRDefault="00346A1C">
          <w:pPr>
            <w:pStyle w:val="31"/>
            <w:tabs>
              <w:tab w:val="right" w:leader="dot" w:pos="9061"/>
            </w:tabs>
            <w:ind w:firstLine="480"/>
            <w:rPr>
              <w:rFonts w:asciiTheme="minorHAnsi" w:eastAsiaTheme="minorEastAsia" w:hAnsiTheme="minorHAnsi"/>
              <w:noProof/>
            </w:rPr>
          </w:pPr>
          <w:hyperlink w:anchor="_Toc201995322" w:history="1">
            <w:r w:rsidRPr="00FB2930">
              <w:rPr>
                <w:rStyle w:val="af2"/>
                <w:noProof/>
              </w:rPr>
              <w:t xml:space="preserve">5.5.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22 \h </w:instrText>
            </w:r>
            <w:r>
              <w:rPr>
                <w:noProof/>
                <w:webHidden/>
              </w:rPr>
            </w:r>
            <w:r>
              <w:rPr>
                <w:noProof/>
                <w:webHidden/>
              </w:rPr>
              <w:fldChar w:fldCharType="separate"/>
            </w:r>
            <w:r>
              <w:rPr>
                <w:noProof/>
                <w:webHidden/>
              </w:rPr>
              <w:t>98</w:t>
            </w:r>
            <w:r>
              <w:rPr>
                <w:noProof/>
                <w:webHidden/>
              </w:rPr>
              <w:fldChar w:fldCharType="end"/>
            </w:r>
          </w:hyperlink>
        </w:p>
        <w:p w14:paraId="6C558A9A" w14:textId="3706FF39" w:rsidR="00346A1C" w:rsidRDefault="00346A1C">
          <w:pPr>
            <w:pStyle w:val="21"/>
            <w:tabs>
              <w:tab w:val="right" w:leader="dot" w:pos="9061"/>
            </w:tabs>
            <w:ind w:firstLine="480"/>
            <w:rPr>
              <w:rFonts w:asciiTheme="minorHAnsi" w:eastAsiaTheme="minorEastAsia" w:hAnsiTheme="minorHAnsi"/>
              <w:noProof/>
            </w:rPr>
          </w:pPr>
          <w:hyperlink w:anchor="_Toc201995323" w:history="1">
            <w:r w:rsidRPr="00FB2930">
              <w:rPr>
                <w:rStyle w:val="af2"/>
                <w:noProof/>
              </w:rPr>
              <w:t xml:space="preserve">5.6 </w:t>
            </w:r>
            <w:r w:rsidRPr="00FB2930">
              <w:rPr>
                <w:rStyle w:val="af2"/>
                <w:rFonts w:hint="eastAsia"/>
                <w:noProof/>
              </w:rPr>
              <w:t>跨階段個案分析</w:t>
            </w:r>
            <w:r w:rsidRPr="00FB2930">
              <w:rPr>
                <w:rStyle w:val="af2"/>
                <w:noProof/>
              </w:rPr>
              <w:t>123</w:t>
            </w:r>
            <w:r>
              <w:rPr>
                <w:noProof/>
                <w:webHidden/>
              </w:rPr>
              <w:tab/>
            </w:r>
            <w:r>
              <w:rPr>
                <w:noProof/>
                <w:webHidden/>
              </w:rPr>
              <w:fldChar w:fldCharType="begin"/>
            </w:r>
            <w:r>
              <w:rPr>
                <w:noProof/>
                <w:webHidden/>
              </w:rPr>
              <w:instrText xml:space="preserve"> PAGEREF _Toc201995323 \h </w:instrText>
            </w:r>
            <w:r>
              <w:rPr>
                <w:noProof/>
                <w:webHidden/>
              </w:rPr>
            </w:r>
            <w:r>
              <w:rPr>
                <w:noProof/>
                <w:webHidden/>
              </w:rPr>
              <w:fldChar w:fldCharType="separate"/>
            </w:r>
            <w:r>
              <w:rPr>
                <w:noProof/>
                <w:webHidden/>
              </w:rPr>
              <w:t>102</w:t>
            </w:r>
            <w:r>
              <w:rPr>
                <w:noProof/>
                <w:webHidden/>
              </w:rPr>
              <w:fldChar w:fldCharType="end"/>
            </w:r>
          </w:hyperlink>
        </w:p>
        <w:p w14:paraId="28B3193A" w14:textId="3D1BE791" w:rsidR="00346A1C" w:rsidRDefault="00346A1C">
          <w:pPr>
            <w:pStyle w:val="11"/>
            <w:tabs>
              <w:tab w:val="right" w:leader="dot" w:pos="9061"/>
            </w:tabs>
            <w:ind w:firstLine="480"/>
            <w:rPr>
              <w:rFonts w:asciiTheme="minorHAnsi" w:eastAsiaTheme="minorEastAsia" w:hAnsiTheme="minorHAnsi"/>
              <w:noProof/>
            </w:rPr>
          </w:pPr>
          <w:hyperlink w:anchor="_Toc201995324" w:history="1">
            <w:r w:rsidRPr="00FB2930">
              <w:rPr>
                <w:rStyle w:val="af2"/>
                <w:rFonts w:hint="eastAsia"/>
                <w:noProof/>
              </w:rPr>
              <w:t>第六章、研究結論與建議</w:t>
            </w:r>
            <w:r>
              <w:rPr>
                <w:noProof/>
                <w:webHidden/>
              </w:rPr>
              <w:tab/>
            </w:r>
            <w:r>
              <w:rPr>
                <w:noProof/>
                <w:webHidden/>
              </w:rPr>
              <w:fldChar w:fldCharType="begin"/>
            </w:r>
            <w:r>
              <w:rPr>
                <w:noProof/>
                <w:webHidden/>
              </w:rPr>
              <w:instrText xml:space="preserve"> PAGEREF _Toc201995324 \h </w:instrText>
            </w:r>
            <w:r>
              <w:rPr>
                <w:noProof/>
                <w:webHidden/>
              </w:rPr>
            </w:r>
            <w:r>
              <w:rPr>
                <w:noProof/>
                <w:webHidden/>
              </w:rPr>
              <w:fldChar w:fldCharType="separate"/>
            </w:r>
            <w:r>
              <w:rPr>
                <w:noProof/>
                <w:webHidden/>
              </w:rPr>
              <w:t>112</w:t>
            </w:r>
            <w:r>
              <w:rPr>
                <w:noProof/>
                <w:webHidden/>
              </w:rPr>
              <w:fldChar w:fldCharType="end"/>
            </w:r>
          </w:hyperlink>
        </w:p>
        <w:p w14:paraId="79DB9378" w14:textId="07E1E832" w:rsidR="00346A1C" w:rsidRDefault="00346A1C">
          <w:pPr>
            <w:pStyle w:val="21"/>
            <w:tabs>
              <w:tab w:val="right" w:leader="dot" w:pos="9061"/>
            </w:tabs>
            <w:ind w:firstLine="480"/>
            <w:rPr>
              <w:rFonts w:asciiTheme="minorHAnsi" w:eastAsiaTheme="minorEastAsia" w:hAnsiTheme="minorHAnsi"/>
              <w:noProof/>
            </w:rPr>
          </w:pPr>
          <w:hyperlink w:anchor="_Toc201995325" w:history="1">
            <w:r w:rsidRPr="00FB2930">
              <w:rPr>
                <w:rStyle w:val="af2"/>
                <w:noProof/>
              </w:rPr>
              <w:t xml:space="preserve">6.1 </w:t>
            </w:r>
            <w:r w:rsidRPr="00FB2930">
              <w:rPr>
                <w:rStyle w:val="af2"/>
                <w:rFonts w:hint="eastAsia"/>
                <w:noProof/>
              </w:rPr>
              <w:t>結論與研究貢獻</w:t>
            </w:r>
            <w:r w:rsidRPr="00FB2930">
              <w:rPr>
                <w:rStyle w:val="af2"/>
                <w:noProof/>
              </w:rPr>
              <w:t>123</w:t>
            </w:r>
            <w:r>
              <w:rPr>
                <w:noProof/>
                <w:webHidden/>
              </w:rPr>
              <w:tab/>
            </w:r>
            <w:r>
              <w:rPr>
                <w:noProof/>
                <w:webHidden/>
              </w:rPr>
              <w:fldChar w:fldCharType="begin"/>
            </w:r>
            <w:r>
              <w:rPr>
                <w:noProof/>
                <w:webHidden/>
              </w:rPr>
              <w:instrText xml:space="preserve"> PAGEREF _Toc201995325 \h </w:instrText>
            </w:r>
            <w:r>
              <w:rPr>
                <w:noProof/>
                <w:webHidden/>
              </w:rPr>
            </w:r>
            <w:r>
              <w:rPr>
                <w:noProof/>
                <w:webHidden/>
              </w:rPr>
              <w:fldChar w:fldCharType="separate"/>
            </w:r>
            <w:r>
              <w:rPr>
                <w:noProof/>
                <w:webHidden/>
              </w:rPr>
              <w:t>112</w:t>
            </w:r>
            <w:r>
              <w:rPr>
                <w:noProof/>
                <w:webHidden/>
              </w:rPr>
              <w:fldChar w:fldCharType="end"/>
            </w:r>
          </w:hyperlink>
        </w:p>
        <w:p w14:paraId="77B554C8" w14:textId="017F5938" w:rsidR="00346A1C" w:rsidRDefault="00346A1C">
          <w:pPr>
            <w:pStyle w:val="21"/>
            <w:tabs>
              <w:tab w:val="right" w:leader="dot" w:pos="9061"/>
            </w:tabs>
            <w:ind w:firstLine="480"/>
            <w:rPr>
              <w:rFonts w:asciiTheme="minorHAnsi" w:eastAsiaTheme="minorEastAsia" w:hAnsiTheme="minorHAnsi"/>
              <w:noProof/>
            </w:rPr>
          </w:pPr>
          <w:hyperlink w:anchor="_Toc201995326" w:history="1">
            <w:r w:rsidRPr="00FB2930">
              <w:rPr>
                <w:rStyle w:val="af2"/>
                <w:noProof/>
              </w:rPr>
              <w:t xml:space="preserve">6.2 </w:t>
            </w:r>
            <w:r w:rsidRPr="00FB2930">
              <w:rPr>
                <w:rStyle w:val="af2"/>
                <w:rFonts w:hint="eastAsia"/>
                <w:noProof/>
              </w:rPr>
              <w:t>研究限制與未來研究方向</w:t>
            </w:r>
            <w:r>
              <w:rPr>
                <w:noProof/>
                <w:webHidden/>
              </w:rPr>
              <w:tab/>
            </w:r>
            <w:r>
              <w:rPr>
                <w:noProof/>
                <w:webHidden/>
              </w:rPr>
              <w:fldChar w:fldCharType="begin"/>
            </w:r>
            <w:r>
              <w:rPr>
                <w:noProof/>
                <w:webHidden/>
              </w:rPr>
              <w:instrText xml:space="preserve"> PAGEREF _Toc201995326 \h </w:instrText>
            </w:r>
            <w:r>
              <w:rPr>
                <w:noProof/>
                <w:webHidden/>
              </w:rPr>
            </w:r>
            <w:r>
              <w:rPr>
                <w:noProof/>
                <w:webHidden/>
              </w:rPr>
              <w:fldChar w:fldCharType="separate"/>
            </w:r>
            <w:r>
              <w:rPr>
                <w:noProof/>
                <w:webHidden/>
              </w:rPr>
              <w:t>112</w:t>
            </w:r>
            <w:r>
              <w:rPr>
                <w:noProof/>
                <w:webHidden/>
              </w:rPr>
              <w:fldChar w:fldCharType="end"/>
            </w:r>
          </w:hyperlink>
        </w:p>
        <w:p w14:paraId="028275F8" w14:textId="2CAF48ED" w:rsidR="00346A1C" w:rsidRDefault="00346A1C">
          <w:pPr>
            <w:pStyle w:val="11"/>
            <w:tabs>
              <w:tab w:val="right" w:leader="dot" w:pos="9061"/>
            </w:tabs>
            <w:ind w:firstLine="480"/>
            <w:rPr>
              <w:rFonts w:asciiTheme="minorHAnsi" w:eastAsiaTheme="minorEastAsia" w:hAnsiTheme="minorHAnsi"/>
              <w:noProof/>
            </w:rPr>
          </w:pPr>
          <w:hyperlink w:anchor="_Toc201995327" w:history="1">
            <w:r w:rsidRPr="00FB2930">
              <w:rPr>
                <w:rStyle w:val="af2"/>
                <w:rFonts w:hint="eastAsia"/>
                <w:noProof/>
              </w:rPr>
              <w:t>第七章、參考文獻</w:t>
            </w:r>
            <w:r>
              <w:rPr>
                <w:noProof/>
                <w:webHidden/>
              </w:rPr>
              <w:tab/>
            </w:r>
            <w:r>
              <w:rPr>
                <w:noProof/>
                <w:webHidden/>
              </w:rPr>
              <w:fldChar w:fldCharType="begin"/>
            </w:r>
            <w:r>
              <w:rPr>
                <w:noProof/>
                <w:webHidden/>
              </w:rPr>
              <w:instrText xml:space="preserve"> PAGEREF _Toc201995327 \h </w:instrText>
            </w:r>
            <w:r>
              <w:rPr>
                <w:noProof/>
                <w:webHidden/>
              </w:rPr>
            </w:r>
            <w:r>
              <w:rPr>
                <w:noProof/>
                <w:webHidden/>
              </w:rPr>
              <w:fldChar w:fldCharType="separate"/>
            </w:r>
            <w:r>
              <w:rPr>
                <w:noProof/>
                <w:webHidden/>
              </w:rPr>
              <w:t>113</w:t>
            </w:r>
            <w:r>
              <w:rPr>
                <w:noProof/>
                <w:webHidden/>
              </w:rPr>
              <w:fldChar w:fldCharType="end"/>
            </w:r>
          </w:hyperlink>
        </w:p>
        <w:p w14:paraId="1F8209FF" w14:textId="61F46191"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79D08937"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995254"/>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995255"/>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995256"/>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995257"/>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995258"/>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995259"/>
      <w:r>
        <w:rPr>
          <w:rFonts w:hint="eastAsia"/>
        </w:rPr>
        <w:lastRenderedPageBreak/>
        <w:t>第</w:t>
      </w:r>
      <w:r>
        <w:t>二章、文獻探討</w:t>
      </w:r>
      <w:bookmarkEnd w:id="16"/>
    </w:p>
    <w:p w14:paraId="4D383236" w14:textId="77777777" w:rsidR="003B4446" w:rsidRDefault="003B4446" w:rsidP="003B4446">
      <w:pPr>
        <w:pStyle w:val="2"/>
      </w:pPr>
      <w:bookmarkStart w:id="17" w:name="_Toc201995260"/>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995261"/>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995262"/>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995263"/>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995264"/>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1995265"/>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995266"/>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995267"/>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1995268"/>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995269"/>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995270"/>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995271"/>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995272"/>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995273"/>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995274"/>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995275"/>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1995276"/>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995277"/>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995278"/>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995279"/>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995280"/>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995281"/>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995282"/>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995283"/>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995284"/>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995285"/>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100FA8E9" w14:textId="12F02E71" w:rsidR="004E20A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91421F" w:rsidRPr="0091421F">
        <w:t>。</w:t>
      </w:r>
      <w:r w:rsidR="002F6B0A" w:rsidRPr="002F6B0A">
        <w:t>Frontier.cool</w:t>
      </w:r>
      <w:r w:rsidR="000B2B80" w:rsidRPr="000B2B80">
        <w:t>亦</w:t>
      </w:r>
      <w:r w:rsidR="000B2B80" w:rsidRPr="00986491">
        <w:rPr>
          <w:color w:val="C00000"/>
        </w:rPr>
        <w:t>積極回應產業長期以「供給導向」為主的營運模式問題</w:t>
      </w:r>
      <w:r w:rsidR="000B2B80" w:rsidRPr="000B2B80">
        <w:t>，</w:t>
      </w:r>
      <w:r w:rsidR="002F6B0A" w:rsidRPr="002F6B0A">
        <w:t>「供給導向」</w:t>
      </w:r>
      <w:r w:rsidR="001247AB">
        <w:rPr>
          <w:rFonts w:hint="eastAsia"/>
        </w:rPr>
        <w:t>意</w:t>
      </w:r>
      <w:r w:rsidR="00C332E4">
        <w:rPr>
          <w:rFonts w:hint="eastAsia"/>
        </w:rPr>
        <w:t>指紡織業的產業慣性是</w:t>
      </w:r>
      <w:r w:rsidR="002F6B0A" w:rsidRPr="002F6B0A">
        <w:t>在市場需求尚未明確</w:t>
      </w:r>
      <w:r w:rsidR="00097F70">
        <w:rPr>
          <w:rFonts w:hint="eastAsia"/>
        </w:rPr>
        <w:t>就</w:t>
      </w:r>
      <w:r w:rsidR="002F38B6" w:rsidRPr="002F6B0A">
        <w:t>量產</w:t>
      </w:r>
      <w:r w:rsidR="002F6B0A" w:rsidRPr="002F6B0A">
        <w:t>布料與服裝製作，導致高庫存與資源浪費。</w:t>
      </w:r>
      <w:r w:rsidR="002F6B0A" w:rsidRPr="002F6B0A">
        <w:t>Frontier.cool</w:t>
      </w:r>
      <w:r w:rsidR="002F6B0A" w:rsidRPr="007D50DE">
        <w:rPr>
          <w:color w:val="C00000"/>
        </w:rPr>
        <w:t>倡議以「需求導向」取代</w:t>
      </w:r>
      <w:r w:rsidR="007D50DE">
        <w:rPr>
          <w:rFonts w:hint="eastAsia"/>
          <w:color w:val="C00000"/>
        </w:rPr>
        <w:t>而代之</w:t>
      </w:r>
      <w:r w:rsidR="002F6B0A" w:rsidRPr="002F6B0A">
        <w:t>，並透過平台中</w:t>
      </w:r>
      <w:r w:rsidR="002F6B0A" w:rsidRPr="0066571A">
        <w:rPr>
          <w:color w:val="C00000"/>
        </w:rPr>
        <w:t>AI</w:t>
      </w:r>
      <w:r w:rsidR="002F6B0A" w:rsidRPr="0066571A">
        <w:rPr>
          <w:color w:val="C00000"/>
        </w:rPr>
        <w:t>與資料分析功能</w:t>
      </w:r>
      <w:r w:rsidR="002F6B0A"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0952C600"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各大品牌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都是平台的使用者，</w:t>
      </w:r>
      <w:r w:rsidR="00742F8F">
        <w:rPr>
          <w:rFonts w:hint="eastAsia"/>
        </w:rPr>
        <w:t>Frontier.cool</w:t>
      </w:r>
      <w:r w:rsidR="00742F8F">
        <w:rPr>
          <w:rFonts w:hint="eastAsia"/>
        </w:rPr>
        <w:lastRenderedPageBreak/>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1E5B6DA5"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995286"/>
      <w:r>
        <w:rPr>
          <w:rFonts w:hint="eastAsia"/>
        </w:rPr>
        <w:lastRenderedPageBreak/>
        <w:t>第五章、個案分析</w:t>
      </w:r>
      <w:bookmarkEnd w:id="127"/>
    </w:p>
    <w:p w14:paraId="2CA70D62" w14:textId="56F16E9A" w:rsidR="001A7C22" w:rsidRDefault="00953384" w:rsidP="001A7C22">
      <w:pPr>
        <w:pStyle w:val="2"/>
      </w:pPr>
      <w:bookmarkStart w:id="128" w:name="_Toc201995287"/>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99528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99528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995290"/>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574D6B" w14:paraId="1F3AA42C" w14:textId="77777777" w:rsidTr="00592D38">
        <w:trPr>
          <w:cantSplit/>
          <w:trHeight w:val="1134"/>
          <w:jc w:val="center"/>
        </w:trPr>
        <w:tc>
          <w:tcPr>
            <w:tcW w:w="554" w:type="dxa"/>
            <w:vMerge w:val="restart"/>
            <w:vAlign w:val="center"/>
          </w:tcPr>
          <w:p w14:paraId="7890754E" w14:textId="77777777" w:rsidR="00574D6B" w:rsidRDefault="00574D6B" w:rsidP="00574D6B">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574D6B" w:rsidRPr="00095704" w:rsidRDefault="00574D6B" w:rsidP="00574D6B">
            <w:pPr>
              <w:ind w:left="113" w:right="113" w:firstLineChars="0" w:firstLine="0"/>
              <w:jc w:val="center"/>
            </w:pPr>
            <w:r w:rsidRPr="00095704">
              <w:rPr>
                <w:rFonts w:hint="eastAsia"/>
              </w:rPr>
              <w:t>問題</w:t>
            </w:r>
          </w:p>
        </w:tc>
        <w:tc>
          <w:tcPr>
            <w:tcW w:w="7081" w:type="dxa"/>
            <w:vAlign w:val="center"/>
          </w:tcPr>
          <w:p w14:paraId="117060B4" w14:textId="735CC18C" w:rsidR="00574D6B" w:rsidRPr="000D3B03" w:rsidRDefault="00574D6B" w:rsidP="00574D6B">
            <w:pPr>
              <w:pStyle w:val="151"/>
              <w:rPr>
                <w:rFonts w:eastAsia="新細明體"/>
              </w:rPr>
            </w:pPr>
            <w:r>
              <w:t>傳統</w:t>
            </w:r>
            <w:r w:rsidR="004D74A1">
              <w:rPr>
                <w:rFonts w:hint="eastAsia"/>
              </w:rPr>
              <w:t>流程</w:t>
            </w:r>
            <w:r>
              <w:rPr>
                <w:rFonts w:hint="eastAsia"/>
              </w:rPr>
              <w:t>仰賴人工揀選與實體樣布寄送，</w:t>
            </w:r>
            <w:r w:rsidRPr="00600E04">
              <w:t>效率低落且易出錯</w:t>
            </w:r>
            <w:r>
              <w:rPr>
                <w:rFonts w:hint="eastAsia"/>
              </w:rPr>
              <w:t>，且</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574D6B" w14:paraId="2B8DA0E8" w14:textId="77777777" w:rsidTr="00592D38">
        <w:trPr>
          <w:cantSplit/>
          <w:trHeight w:val="1134"/>
          <w:jc w:val="center"/>
        </w:trPr>
        <w:tc>
          <w:tcPr>
            <w:tcW w:w="554" w:type="dxa"/>
            <w:vMerge/>
            <w:vAlign w:val="center"/>
          </w:tcPr>
          <w:p w14:paraId="27B8EA1A" w14:textId="77777777" w:rsidR="00574D6B" w:rsidRDefault="00574D6B" w:rsidP="00574D6B">
            <w:pPr>
              <w:ind w:firstLineChars="0" w:firstLine="0"/>
              <w:jc w:val="center"/>
            </w:pPr>
          </w:p>
        </w:tc>
        <w:tc>
          <w:tcPr>
            <w:tcW w:w="582" w:type="dxa"/>
            <w:textDirection w:val="tbRlV"/>
            <w:vAlign w:val="center"/>
          </w:tcPr>
          <w:p w14:paraId="7BF9B12C" w14:textId="77777777" w:rsidR="00574D6B" w:rsidRDefault="00574D6B" w:rsidP="00574D6B">
            <w:pPr>
              <w:ind w:left="113" w:right="113" w:firstLineChars="0" w:firstLine="0"/>
              <w:jc w:val="center"/>
            </w:pPr>
            <w:r>
              <w:rPr>
                <w:rFonts w:ascii="標楷體" w:hAnsi="標楷體" w:hint="eastAsia"/>
              </w:rPr>
              <w:t>意圖</w:t>
            </w:r>
          </w:p>
        </w:tc>
        <w:tc>
          <w:tcPr>
            <w:tcW w:w="7081" w:type="dxa"/>
            <w:vAlign w:val="center"/>
          </w:tcPr>
          <w:p w14:paraId="56D103DA" w14:textId="39661297" w:rsidR="00574D6B" w:rsidRPr="000D3B03" w:rsidRDefault="00574D6B" w:rsidP="00574D6B">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574D6B" w14:paraId="43ADD609" w14:textId="77777777" w:rsidTr="00592D38">
        <w:trPr>
          <w:jc w:val="center"/>
        </w:trPr>
        <w:tc>
          <w:tcPr>
            <w:tcW w:w="1136" w:type="dxa"/>
            <w:gridSpan w:val="2"/>
            <w:vAlign w:val="center"/>
          </w:tcPr>
          <w:p w14:paraId="7362AE88" w14:textId="77777777" w:rsidR="00574D6B" w:rsidRDefault="00574D6B" w:rsidP="00574D6B">
            <w:pPr>
              <w:ind w:firstLineChars="0" w:firstLine="0"/>
              <w:jc w:val="center"/>
            </w:pPr>
            <w:r w:rsidRPr="002D6F80">
              <w:rPr>
                <w:rFonts w:ascii="標楷體" w:hAnsi="標楷體" w:hint="eastAsia"/>
              </w:rPr>
              <w:t>目的</w:t>
            </w:r>
          </w:p>
        </w:tc>
        <w:tc>
          <w:tcPr>
            <w:tcW w:w="7081" w:type="dxa"/>
            <w:vAlign w:val="center"/>
          </w:tcPr>
          <w:p w14:paraId="3534BFC6" w14:textId="5A9CEDEC" w:rsidR="00574D6B" w:rsidRPr="000D3B03" w:rsidRDefault="00AA112B" w:rsidP="00574D6B">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推動轉型。</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995291"/>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99529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6F334ADA"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1995293"/>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99529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1995295"/>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lastRenderedPageBreak/>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lastRenderedPageBreak/>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1995296"/>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w:t>
      </w:r>
      <w:r w:rsidRPr="000577F3">
        <w:rPr>
          <w:rStyle w:val="aff5"/>
          <w:rFonts w:hint="eastAsia"/>
          <w:i/>
          <w:iCs/>
        </w:rPr>
        <w:lastRenderedPageBreak/>
        <w:t>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995297"/>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D133032" w:rsidR="00560E05" w:rsidRPr="00541CED" w:rsidRDefault="00C6002A" w:rsidP="00C6002A">
      <w:pPr>
        <w:pStyle w:val="afff0"/>
        <w:rPr>
          <w:b w:val="0"/>
          <w:bCs w:val="0"/>
        </w:rPr>
      </w:pPr>
      <w:r w:rsidRPr="00E55F3C">
        <w:rPr>
          <w:rStyle w:val="afff1"/>
          <w:rFonts w:hint="eastAsia"/>
        </w:rPr>
        <w:t>圖</w:t>
      </w:r>
      <w:r w:rsidRPr="00E55F3C">
        <w:rPr>
          <w:rStyle w:val="afff1"/>
          <w:rFonts w:hint="eastAsia"/>
        </w:rPr>
        <w:t xml:space="preserve"> 5.2-</w:t>
      </w:r>
      <w:r w:rsidRPr="00E55F3C">
        <w:rPr>
          <w:rStyle w:val="afff1"/>
        </w:rPr>
        <w:fldChar w:fldCharType="begin"/>
      </w:r>
      <w:r w:rsidRPr="00E55F3C">
        <w:rPr>
          <w:rStyle w:val="afff1"/>
        </w:rPr>
        <w:instrText xml:space="preserve"> </w:instrText>
      </w:r>
      <w:r w:rsidRPr="00E55F3C">
        <w:rPr>
          <w:rStyle w:val="afff1"/>
          <w:rFonts w:hint="eastAsia"/>
        </w:rPr>
        <w:instrText xml:space="preserve">SEQ </w:instrText>
      </w:r>
      <w:r w:rsidRPr="00E55F3C">
        <w:rPr>
          <w:rStyle w:val="afff1"/>
          <w:rFonts w:hint="eastAsia"/>
        </w:rPr>
        <w:instrText>圖</w:instrText>
      </w:r>
      <w:r w:rsidRPr="00E55F3C">
        <w:rPr>
          <w:rStyle w:val="afff1"/>
          <w:rFonts w:hint="eastAsia"/>
        </w:rPr>
        <w:instrText>_5.2- \* ARABIC</w:instrText>
      </w:r>
      <w:r w:rsidRPr="00E55F3C">
        <w:rPr>
          <w:rStyle w:val="afff1"/>
        </w:rPr>
        <w:instrText xml:space="preserve"> </w:instrText>
      </w:r>
      <w:r w:rsidRPr="00E55F3C">
        <w:rPr>
          <w:rStyle w:val="afff1"/>
        </w:rPr>
        <w:fldChar w:fldCharType="separate"/>
      </w:r>
      <w:r w:rsidRPr="00E55F3C">
        <w:rPr>
          <w:rStyle w:val="afff1"/>
        </w:rPr>
        <w:t>1</w:t>
      </w:r>
      <w:r w:rsidRPr="00E55F3C">
        <w:rPr>
          <w:rStyle w:val="afff1"/>
        </w:rPr>
        <w:fldChar w:fldCharType="end"/>
      </w:r>
      <w:r w:rsidR="00560E05" w:rsidRPr="00E55F3C">
        <w:rPr>
          <w:rFonts w:hint="eastAsia"/>
        </w:rPr>
        <w:t xml:space="preserve"> </w:t>
      </w:r>
      <w:r w:rsidR="00560E05" w:rsidRPr="00541CED">
        <w:rPr>
          <w:rFonts w:hint="eastAsia"/>
          <w:b w:val="0"/>
          <w:bCs w:val="0"/>
        </w:rPr>
        <w:t>第一階段平衡機制</w:t>
      </w:r>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2" w:name="_Toc20199529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0A404837" w:rsidR="00F67ADB" w:rsidRPr="00F67ADB" w:rsidRDefault="00F67ADB" w:rsidP="00391A35">
            <w:pPr>
              <w:pStyle w:val="151"/>
            </w:pPr>
            <w:r>
              <w:t>布料搜尋與管理的人工瓶頸</w:t>
            </w:r>
            <w:r>
              <w:rPr>
                <w:rFonts w:hint="eastAsia"/>
              </w:rPr>
              <w:t>，</w:t>
            </w:r>
            <w:r>
              <w:t>人員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995299"/>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99530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99530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995302"/>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49" w:name="_Toc201995303"/>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0"/>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99530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995305"/>
      <w:r>
        <w:rPr>
          <w:rFonts w:hint="eastAsia"/>
        </w:rPr>
        <w:t xml:space="preserve">5.3.6 </w:t>
      </w:r>
      <w:r w:rsidR="002766EC" w:rsidRPr="002766EC">
        <w:rPr>
          <w:rFonts w:hint="eastAsia"/>
        </w:rPr>
        <w:t>平衡機制</w:t>
      </w:r>
      <w:bookmarkEnd w:id="153"/>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99530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7" w:name="_Toc201995307"/>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9953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9953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0" w:name="_Toc201995310"/>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1"/>
      <w:r>
        <w:rPr>
          <w:rFonts w:hint="eastAsia"/>
          <w:u w:color="FF0000"/>
        </w:rPr>
        <w:t>數位</w:t>
      </w:r>
      <w:r w:rsidR="00F84995" w:rsidRPr="00F84995">
        <w:rPr>
          <w:u w:color="FF0000"/>
        </w:rPr>
        <w:t>技術</w:t>
      </w:r>
      <w:commentRangeEnd w:id="161"/>
      <w:r w:rsidR="00F83B71">
        <w:rPr>
          <w:rStyle w:val="af7"/>
        </w:rPr>
        <w:commentReference w:id="161"/>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995311"/>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3"/>
      <w:r w:rsidR="00D32164" w:rsidRPr="009E6B44">
        <w:t>FabriSelect™</w:t>
      </w:r>
      <w:r w:rsidR="00D32164" w:rsidRPr="009E6B44">
        <w:t>與</w:t>
      </w:r>
      <w:r w:rsidR="00D32164" w:rsidRPr="009E6B44">
        <w:t>AI SaleSync™</w:t>
      </w:r>
      <w:commentRangeEnd w:id="163"/>
      <w:r w:rsidR="005A2179">
        <w:rPr>
          <w:rStyle w:val="af7"/>
        </w:rPr>
        <w:commentReference w:id="163"/>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4"/>
      <w:r w:rsidR="006C57DE" w:rsidRPr="00915EC0">
        <w:rPr>
          <w:rFonts w:hint="eastAsia"/>
          <w:color w:val="156082" w:themeColor="accent1"/>
          <w:u w:color="FF0000"/>
        </w:rPr>
        <w:t>Digital Thread</w:t>
      </w:r>
      <w:commentRangeEnd w:id="164"/>
      <w:r w:rsidR="006C57DE" w:rsidRPr="00915EC0">
        <w:rPr>
          <w:rStyle w:val="af7"/>
          <w:color w:val="156082" w:themeColor="accent1"/>
        </w:rPr>
        <w:commentReference w:id="164"/>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5" w:name="_Toc2019953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40B0A6F"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部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6" w:name="_Toc201995313"/>
      <w:r w:rsidRPr="00F93F41">
        <w:rPr>
          <w:rFonts w:hint="eastAsia"/>
        </w:rPr>
        <w:t>5.4.6</w:t>
      </w:r>
      <w:r w:rsidR="009B3362">
        <w:rPr>
          <w:rFonts w:hint="eastAsia"/>
        </w:rPr>
        <w:t xml:space="preserve"> </w:t>
      </w:r>
      <w:r w:rsidRPr="00F93F41">
        <w:rPr>
          <w:rFonts w:hint="eastAsia"/>
        </w:rPr>
        <w:t>平衡機制</w:t>
      </w:r>
      <w:bookmarkEnd w:id="166"/>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8" w:name="_Toc2019953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8"/>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69" w:name="_Hlk201785162"/>
      <w:r w:rsidR="001C016C" w:rsidRPr="001B7678">
        <w:t>TextileCloud™</w:t>
      </w:r>
      <w:bookmarkEnd w:id="169"/>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1" w:name="_Toc20199531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1"/>
    </w:p>
    <w:p w14:paraId="5AF93C9C" w14:textId="40ACD47B" w:rsidR="008063F6" w:rsidRPr="008063F6" w:rsidRDefault="003F0392" w:rsidP="003F0392">
      <w:pPr>
        <w:pStyle w:val="3"/>
      </w:pPr>
      <w:bookmarkStart w:id="172" w:name="_Toc20199531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3AF805CF" w:rsidR="00365AB6"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碳排</w:t>
      </w:r>
      <w:r w:rsidR="003367CD">
        <w:rPr>
          <w:rFonts w:hint="eastAsia"/>
        </w:rPr>
        <w:t>量</w:t>
      </w:r>
      <w:r w:rsidRPr="00387BB8">
        <w:t>佔整體</w:t>
      </w:r>
      <w:r w:rsidRPr="00AE6210">
        <w:rPr>
          <w:color w:val="EE0000"/>
        </w:rPr>
        <w:t>供應鏈碳足跡（</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來源</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r w:rsidR="00DE30F5" w:rsidRPr="00DE30F5">
        <w:t>然而，</w:t>
      </w:r>
      <w:r w:rsidR="00365AB6" w:rsidRPr="00365AB6">
        <w:t>多數供應商缺乏獨立進行碳盤查、資料整合與碳足跡計算的能力</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3" w:name="_Toc201995317"/>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78764D34"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Pr="001C5FDC">
        <w:rPr>
          <w:rFonts w:hint="eastAsia"/>
        </w:rPr>
        <w:t>自建碳足跡系統。</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3A0026">
        <w:rPr>
          <w:rFonts w:hint="eastAsia"/>
        </w:rPr>
        <w:t>碳盤查</w:t>
      </w:r>
      <w:r w:rsidR="003A0026" w:rsidRPr="00EA5411">
        <w:rPr>
          <w:rFonts w:hint="eastAsia"/>
        </w:rPr>
        <w:t>技術</w:t>
      </w:r>
      <w:r w:rsidR="003A0026">
        <w:rPr>
          <w:rFonts w:hint="eastAsia"/>
        </w:rPr>
        <w:t>並</w:t>
      </w:r>
      <w:r w:rsidR="003A0026" w:rsidRPr="00EA5411">
        <w:rPr>
          <w:rFonts w:hint="eastAsia"/>
        </w:rPr>
        <w:t>整合進</w:t>
      </w:r>
      <w:r w:rsidR="003A0026">
        <w:rPr>
          <w:rFonts w:hint="eastAsia"/>
        </w:rPr>
        <w:t>平台架構的做法，</w:t>
      </w:r>
      <w:r w:rsidR="003A0026" w:rsidRPr="003D1982">
        <w:rPr>
          <w:rFonts w:hint="eastAsia"/>
          <w:color w:val="EE0000"/>
        </w:rPr>
        <w:t>成功補強團隊在永續領域中</w:t>
      </w:r>
      <w:r w:rsidR="003A0026" w:rsidRPr="003D1982">
        <w:rPr>
          <w:color w:val="EE0000"/>
        </w:rPr>
        <w:t>專業知識</w:t>
      </w:r>
      <w:r w:rsidR="003A0026" w:rsidRPr="003D1982">
        <w:rPr>
          <w:rFonts w:hint="eastAsia"/>
          <w:color w:val="EE0000"/>
        </w:rPr>
        <w:t>與技術上的不足，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4" w:name="_Toc201995318"/>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4"/>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5" w:name="_Toc20199531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5"/>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6"/>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6"/>
      <w:r w:rsidR="00DF32A0">
        <w:rPr>
          <w:rStyle w:val="af7"/>
        </w:rPr>
        <w:commentReference w:id="176"/>
      </w:r>
    </w:p>
    <w:p w14:paraId="3B840016" w14:textId="3901968E" w:rsidR="002612F2" w:rsidRPr="002612F2" w:rsidRDefault="00950868" w:rsidP="00950868">
      <w:pPr>
        <w:pStyle w:val="3"/>
      </w:pPr>
      <w:bookmarkStart w:id="177" w:name="_Toc20199532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7"/>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8" w:name="_Toc20199532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8"/>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719647BD" w:rsidR="00E42D9B" w:rsidRDefault="0066674A" w:rsidP="00566368">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8A07BB" w:rsidRPr="00C76F44">
        <w:rPr>
          <w:rFonts w:hint="eastAsia"/>
        </w:rPr>
        <w:t>開發</w:t>
      </w:r>
      <w:r w:rsidR="00E67F0B" w:rsidRPr="00C76F44">
        <w:rPr>
          <w:rFonts w:hint="eastAsia"/>
        </w:rPr>
        <w:t>出「</w:t>
      </w:r>
      <w:r w:rsidR="00E810C3" w:rsidRPr="00C76F44">
        <w:rPr>
          <w:rFonts w:hint="eastAsia"/>
        </w:rPr>
        <w:t>布料</w:t>
      </w:r>
      <w:r w:rsidR="00537361" w:rsidRPr="00C76F44">
        <w:rPr>
          <w:rFonts w:hint="eastAsia"/>
        </w:rPr>
        <w:t>碳排管理</w:t>
      </w:r>
      <w:r w:rsidR="00E810C3" w:rsidRPr="00C76F44">
        <w:rPr>
          <w:rFonts w:hint="eastAsia"/>
        </w:rPr>
        <w:t>平台</w:t>
      </w:r>
      <w:r w:rsidR="00EF0780" w:rsidRPr="00C76F44">
        <w:rPr>
          <w:rFonts w:hint="eastAsia"/>
        </w:rPr>
        <w:t>Eco-Impactor®</w:t>
      </w:r>
      <w:r w:rsidR="00E67F0B" w:rsidRPr="00C76F44">
        <w:rPr>
          <w:rFonts w:hint="eastAsia"/>
        </w:rPr>
        <w:t>」</w:t>
      </w:r>
      <w:r w:rsidR="00323E0F" w:rsidRPr="00C76F44">
        <w:rPr>
          <w:rFonts w:hint="eastAsia"/>
        </w:rPr>
        <w:t>，</w:t>
      </w:r>
      <w:r w:rsidR="00272647" w:rsidRPr="00C76F44">
        <w:rPr>
          <w:rFonts w:hint="eastAsia"/>
        </w:rPr>
        <w:t>Eco-Impactor</w:t>
      </w:r>
      <w:r w:rsidR="004B68B9" w:rsidRPr="00C76F44">
        <w:rPr>
          <w:rFonts w:hint="eastAsia"/>
        </w:rPr>
        <w:t>®</w:t>
      </w:r>
      <w:r w:rsidR="008A07BB" w:rsidRPr="00C76F44">
        <w:rPr>
          <w:rFonts w:hint="eastAsia"/>
        </w:rPr>
        <w:t>以</w:t>
      </w:r>
      <w:r w:rsidR="00897753" w:rsidRPr="00C76F44">
        <w:rPr>
          <w:rFonts w:hint="eastAsia"/>
        </w:rPr>
        <w:t>全球</w:t>
      </w:r>
      <w:r w:rsidR="00897753" w:rsidRPr="00C76F44">
        <w:rPr>
          <w:rFonts w:hint="eastAsia"/>
        </w:rPr>
        <w:t>LCA</w:t>
      </w:r>
      <w:r w:rsidR="00897753" w:rsidRPr="00C76F44">
        <w:rPr>
          <w:rFonts w:hint="eastAsia"/>
        </w:rPr>
        <w:t>軟體資料庫中</w:t>
      </w:r>
      <w:r w:rsidR="00BF5E08">
        <w:rPr>
          <w:rFonts w:hint="eastAsia"/>
        </w:rPr>
        <w:t>所收錄之</w:t>
      </w:r>
      <w:r w:rsidR="00786F2E" w:rsidRPr="00C76F44">
        <w:rPr>
          <w:rFonts w:hint="eastAsia"/>
        </w:rPr>
        <w:t>不同原物料的</w:t>
      </w:r>
      <w:r w:rsidR="00CD0C46" w:rsidRPr="00C76F44">
        <w:t>平均碳排數據</w:t>
      </w:r>
      <w:r w:rsidR="00CD0C46" w:rsidRPr="00C76F44">
        <w:rPr>
          <w:rFonts w:hint="eastAsia"/>
        </w:rPr>
        <w:t>，</w:t>
      </w:r>
      <w:r w:rsidR="00EF0780" w:rsidRPr="00C76F44">
        <w:rPr>
          <w:rFonts w:hint="eastAsia"/>
        </w:rPr>
        <w:t>來</w:t>
      </w:r>
      <w:r w:rsidR="00CD0C46" w:rsidRPr="00C76F44">
        <w:t>協助品牌商</w:t>
      </w:r>
      <w:r w:rsidR="00AC68F4">
        <w:rPr>
          <w:rFonts w:hint="eastAsia"/>
        </w:rPr>
        <w:t>對產品進行</w:t>
      </w:r>
      <w:r w:rsidR="00CD0C46" w:rsidRPr="00C76F44">
        <w:t>初步的環境影響評估</w:t>
      </w:r>
      <w:r w:rsidR="00323E0F" w:rsidRPr="00C76F44">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期的參考依據，降低生產污染的同時提升選料效率</w:t>
      </w:r>
      <w:r w:rsidR="00BD5AD1" w:rsidRPr="00C76F44">
        <w:t>。</w:t>
      </w:r>
      <w:r w:rsidR="0017018E">
        <w:rPr>
          <w:rFonts w:hint="eastAsia"/>
        </w:rPr>
        <w:t>可</w:t>
      </w:r>
      <w:r w:rsidR="00E42D9B" w:rsidRPr="00E42D9B">
        <w:t>Eco-Impactor®</w:t>
      </w:r>
      <w:r w:rsidR="009F6E77">
        <w:rPr>
          <w:rFonts w:hint="eastAsia"/>
        </w:rPr>
        <w:t>提供的</w:t>
      </w:r>
      <w:r w:rsidR="00E42D9B" w:rsidRPr="00E42D9B">
        <w:t>數據是</w:t>
      </w:r>
      <w:r w:rsidR="009F6E77">
        <w:rPr>
          <w:rFonts w:hint="eastAsia"/>
        </w:rPr>
        <w:t>依據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lastRenderedPageBreak/>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23F40CAF"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盤查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E15DBFA" w14:textId="1AE10503" w:rsidR="00345930" w:rsidRDefault="00345930" w:rsidP="00345930">
      <w:pPr>
        <w:pStyle w:val="aff"/>
      </w:pPr>
      <w:r>
        <w:rPr>
          <w:rFonts w:hint="eastAsia"/>
          <w:noProof/>
        </w:rPr>
        <w:drawing>
          <wp:inline distT="0" distB="0" distL="0" distR="0" wp14:anchorId="458A07E6" wp14:editId="22C7A5A3">
            <wp:extent cx="3685039" cy="1856236"/>
            <wp:effectExtent l="0" t="0" r="0" b="0"/>
            <wp:docPr id="804690123"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90123" name="圖片 80469012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9"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0" w:name="_Toc201995322"/>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0"/>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w:t>
      </w:r>
      <w:r>
        <w:rPr>
          <w:rFonts w:hint="eastAsia"/>
        </w:rPr>
        <w:lastRenderedPageBreak/>
        <w:t>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w:t>
      </w:r>
      <w:r w:rsidRPr="00211BF5">
        <w:rPr>
          <w:rFonts w:hint="eastAsia"/>
        </w:rPr>
        <w:lastRenderedPageBreak/>
        <w:t>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1"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1"/>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223F523"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74E80EF7" w:rsidR="00264918" w:rsidRDefault="009B24A0" w:rsidP="00E527B5">
      <w:pPr>
        <w:pStyle w:val="2"/>
      </w:pPr>
      <w:bookmarkStart w:id="182" w:name="_Toc201995323"/>
      <w:r>
        <w:rPr>
          <w:rFonts w:hint="eastAsia"/>
        </w:rPr>
        <w:lastRenderedPageBreak/>
        <w:t xml:space="preserve">5.6 </w:t>
      </w:r>
      <w:r>
        <w:rPr>
          <w:rFonts w:hint="eastAsia"/>
        </w:rPr>
        <w:t>跨階段</w:t>
      </w:r>
      <w:r w:rsidR="00161E81">
        <w:rPr>
          <w:rFonts w:hint="eastAsia"/>
        </w:rPr>
        <w:t>個案</w:t>
      </w:r>
      <w:r>
        <w:rPr>
          <w:rFonts w:hint="eastAsia"/>
        </w:rPr>
        <w:t>分析</w:t>
      </w:r>
      <w:r w:rsidR="00030D90">
        <w:rPr>
          <w:rFonts w:hint="eastAsia"/>
        </w:rPr>
        <w:t>12</w:t>
      </w:r>
      <w:bookmarkEnd w:id="182"/>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CB060A">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27AD0A08" w:rsidR="004F0984" w:rsidRDefault="00A95ABC" w:rsidP="00A7492C">
            <w:pPr>
              <w:pStyle w:val="151"/>
            </w:pPr>
            <w:r w:rsidRPr="00A95ABC">
              <w:rPr>
                <w:rFonts w:hint="eastAsia"/>
              </w:rPr>
              <w:t>布料搜尋與管理瓶頸，人員</w:t>
            </w:r>
            <w:r w:rsidR="005032F3">
              <w:rPr>
                <w:rFonts w:hint="eastAsia"/>
              </w:rPr>
              <w:t>作業</w:t>
            </w:r>
            <w:r w:rsidRPr="00A95ABC">
              <w:rPr>
                <w:rFonts w:hint="eastAsia"/>
              </w:rPr>
              <w:t>造成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787863">
        <w:trPr>
          <w:cantSplit/>
          <w:trHeight w:val="7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0F3E2E03" w:rsidR="00E35BB4" w:rsidRPr="007F724F" w:rsidRDefault="00E35BB4" w:rsidP="00DD30B4">
            <w:pPr>
              <w:pStyle w:val="151"/>
              <w:rPr>
                <w:color w:val="auto"/>
              </w:rPr>
            </w:pPr>
            <w:commentRangeStart w:id="183"/>
            <w:r w:rsidRPr="007F724F">
              <w:rPr>
                <w:rFonts w:ascii="標楷體" w:hAnsi="標楷體" w:hint="eastAsia"/>
                <w:color w:val="auto"/>
              </w:rPr>
              <w:t>命題</w:t>
            </w:r>
            <w:commentRangeEnd w:id="183"/>
            <w:r>
              <w:rPr>
                <w:rStyle w:val="af7"/>
                <w:color w:val="auto"/>
              </w:rPr>
              <w:commentReference w:id="183"/>
            </w:r>
            <w:r>
              <w:rPr>
                <w:rFonts w:ascii="標楷體" w:hAnsi="標楷體" w:hint="eastAsia"/>
                <w:color w:val="auto"/>
              </w:rPr>
              <w:t>：</w:t>
            </w:r>
            <w:commentRangeStart w:id="184"/>
            <w:r w:rsidRPr="007F724F">
              <w:rPr>
                <w:rFonts w:hint="eastAsia"/>
                <w:color w:val="auto"/>
              </w:rPr>
              <w:t>傳產</w:t>
            </w:r>
            <w:r>
              <w:rPr>
                <w:rFonts w:hint="eastAsia"/>
                <w:color w:val="auto"/>
              </w:rPr>
              <w:t>普遍對於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Pr>
                <w:rFonts w:hint="eastAsia"/>
              </w:rPr>
              <w:t>依成本、高度回應痛點</w:t>
            </w:r>
            <w:r>
              <w:t>」的</w:t>
            </w:r>
            <w:r>
              <w:rPr>
                <w:rFonts w:hint="eastAsia"/>
              </w:rPr>
              <w:t>解決方案。</w:t>
            </w:r>
            <w:r>
              <w:rPr>
                <w:rFonts w:hint="eastAsia"/>
                <w:color w:val="auto"/>
              </w:rPr>
              <w:t>產業接納科技</w:t>
            </w:r>
            <w:r w:rsidRPr="002E3598">
              <w:rPr>
                <w:rFonts w:hint="eastAsia"/>
                <w:color w:val="auto"/>
              </w:rPr>
              <w:t>並非</w:t>
            </w:r>
            <w:r>
              <w:rPr>
                <w:rFonts w:hint="eastAsia"/>
                <w:color w:val="auto"/>
              </w:rPr>
              <w:t>對</w:t>
            </w:r>
            <w:r w:rsidRPr="002E3598">
              <w:rPr>
                <w:rFonts w:hint="eastAsia"/>
                <w:color w:val="auto"/>
              </w:rPr>
              <w:t>「創新與轉型」的抽象追求，而是源於「具體痛點與現實壓力」的迫切反應</w:t>
            </w:r>
            <w:r>
              <w:rPr>
                <w:rFonts w:hint="eastAsia"/>
                <w:color w:val="auto"/>
              </w:rPr>
              <w:t>，國際法規與環境變化亦是產業推動轉型的重要動機</w:t>
            </w:r>
            <w:r w:rsidRPr="007F724F">
              <w:rPr>
                <w:rFonts w:hint="eastAsia"/>
                <w:color w:val="auto"/>
              </w:rPr>
              <w:t>。</w:t>
            </w:r>
            <w:commentRangeEnd w:id="184"/>
            <w:r>
              <w:rPr>
                <w:rStyle w:val="af7"/>
                <w:color w:val="auto"/>
              </w:rPr>
              <w:commentReference w:id="184"/>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w:t>
            </w:r>
            <w:r w:rsidR="00655E7F">
              <w:rPr>
                <w:rFonts w:hint="eastAsia"/>
              </w:rPr>
              <w:lastRenderedPageBreak/>
              <w:t>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lastRenderedPageBreak/>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w:t>
            </w:r>
            <w:r w:rsidRPr="00C30AD7">
              <w:rPr>
                <w:rFonts w:hint="eastAsia"/>
              </w:rPr>
              <w:lastRenderedPageBreak/>
              <w:t>饋，建構私有平台架構</w:t>
            </w:r>
            <w:r>
              <w:rPr>
                <w:rFonts w:hint="eastAsia"/>
              </w:rPr>
              <w:t>。</w:t>
            </w:r>
          </w:p>
        </w:tc>
        <w:tc>
          <w:tcPr>
            <w:tcW w:w="2800" w:type="dxa"/>
          </w:tcPr>
          <w:p w14:paraId="3C9F1C0E" w14:textId="1356172A"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w:t>
            </w:r>
            <w:r w:rsidR="00A0010F" w:rsidRPr="00E328D7">
              <w:rPr>
                <w:rFonts w:hint="eastAsia"/>
                <w:color w:val="auto"/>
              </w:rPr>
              <w:lastRenderedPageBreak/>
              <w:t>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lastRenderedPageBreak/>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w:t>
            </w:r>
            <w:r w:rsidR="00916A68">
              <w:rPr>
                <w:rFonts w:hint="eastAsia"/>
              </w:rPr>
              <w:lastRenderedPageBreak/>
              <w:t>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737D5718" w:rsidR="006C4B27" w:rsidRPr="00C30AD7" w:rsidRDefault="006C4B27" w:rsidP="00DD30B4">
            <w:pPr>
              <w:pStyle w:val="151"/>
              <w:jc w:val="left"/>
            </w:pPr>
            <w:r>
              <w:rPr>
                <w:rFonts w:hint="eastAsia"/>
              </w:rPr>
              <w:t>命題：</w:t>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4A36E6F0" w:rsidR="006509C5" w:rsidRPr="00C30AD7" w:rsidRDefault="006509C5" w:rsidP="00DD30B4">
            <w:pPr>
              <w:pStyle w:val="151"/>
              <w:jc w:val="left"/>
            </w:pPr>
            <w:r>
              <w:rPr>
                <w:rFonts w:hint="eastAsia"/>
              </w:rPr>
              <w:t>命題：</w:t>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6303F682"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00383CC0" w:rsidRPr="00383CC0">
              <w:rPr>
                <w:rFonts w:hint="eastAsia"/>
              </w:rPr>
              <w:t>既有資源開發掃描技術，並將技術用於工廠試驗，累積布片數量與標準化</w:t>
            </w:r>
            <w:r w:rsidR="00383CC0" w:rsidRPr="00383CC0">
              <w:rPr>
                <w:rFonts w:hint="eastAsia"/>
              </w:rPr>
              <w:lastRenderedPageBreak/>
              <w:t>流程</w:t>
            </w:r>
            <w:r w:rsidR="003419F5">
              <w:rPr>
                <w:rFonts w:hint="eastAsia"/>
              </w:rPr>
              <w:t>。</w:t>
            </w:r>
          </w:p>
        </w:tc>
        <w:tc>
          <w:tcPr>
            <w:tcW w:w="2800" w:type="dxa"/>
          </w:tcPr>
          <w:p w14:paraId="08F8A4FB" w14:textId="6F29E12C" w:rsidR="004F0984" w:rsidRPr="00C30AD7" w:rsidRDefault="004F0984" w:rsidP="00A7492C">
            <w:pPr>
              <w:pStyle w:val="151"/>
            </w:pPr>
            <w:r w:rsidRPr="00C30AD7">
              <w:rPr>
                <w:rFonts w:hint="eastAsia"/>
              </w:rPr>
              <w:lastRenderedPageBreak/>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653FEF" w:rsidRDefault="004F0984" w:rsidP="00A7492C">
            <w:pPr>
              <w:pStyle w:val="151"/>
            </w:pPr>
            <w:r w:rsidRPr="00C30AD7">
              <w:t>區隔使用者需求，從開放平台邁向</w:t>
            </w:r>
            <w:r w:rsidR="00C92FA9">
              <w:rPr>
                <w:rFonts w:hint="eastAsia"/>
              </w:rPr>
              <w:t>差異產品線的</w:t>
            </w:r>
            <w:r w:rsidR="006B73DD">
              <w:rPr>
                <w:rFonts w:hint="eastAsia"/>
              </w:rPr>
              <w:t>創新服務</w:t>
            </w:r>
            <w:r w:rsidRPr="00C30AD7">
              <w:t>。</w:t>
            </w:r>
          </w:p>
          <w:p w14:paraId="45DDE7F5" w14:textId="05F21F38"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w:t>
            </w:r>
            <w:r w:rsidRPr="00653FEF">
              <w:rPr>
                <w:rFonts w:hint="eastAsia"/>
              </w:rPr>
              <w:lastRenderedPageBreak/>
              <w:t>伸商業價值（</w:t>
            </w:r>
            <w:r w:rsidRPr="00653FEF">
              <w:rPr>
                <w:rFonts w:hint="eastAsia"/>
              </w:rPr>
              <w:t>2023</w:t>
            </w:r>
            <w:r w:rsidRPr="00653FEF">
              <w:rPr>
                <w:rFonts w:hint="eastAsia"/>
              </w:rPr>
              <w:t>）</w:t>
            </w:r>
          </w:p>
        </w:tc>
        <w:tc>
          <w:tcPr>
            <w:tcW w:w="2800" w:type="dxa"/>
          </w:tcPr>
          <w:p w14:paraId="03D751E2" w14:textId="77777777" w:rsidR="00616E5A" w:rsidRDefault="004F0984" w:rsidP="00A7492C">
            <w:pPr>
              <w:pStyle w:val="151"/>
            </w:pPr>
            <w:r w:rsidRPr="00C30AD7">
              <w:lastRenderedPageBreak/>
              <w:t>成立數位紡織服務中心，現有設備與掃描技術用於新業務</w:t>
            </w:r>
            <w:r>
              <w:rPr>
                <w:rFonts w:hint="eastAsia"/>
              </w:rPr>
              <w:t>。</w:t>
            </w:r>
          </w:p>
          <w:p w14:paraId="6D187360" w14:textId="1C91D4C7" w:rsidR="004F0984" w:rsidRPr="00C30AD7" w:rsidRDefault="00616E5A"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w:t>
            </w:r>
            <w:r w:rsidRPr="00A77F85">
              <w:rPr>
                <w:rFonts w:hint="eastAsia"/>
              </w:rPr>
              <w:lastRenderedPageBreak/>
              <w:t>部</w:t>
            </w:r>
            <w:r w:rsidRPr="000331B2">
              <w:rPr>
                <w:rFonts w:hint="eastAsia"/>
              </w:rPr>
              <w:t>關係與跨域連結</w:t>
            </w:r>
            <w:r w:rsidR="004F0984">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485DA9E6" w:rsidR="004F0984" w:rsidRPr="00C30AD7" w:rsidRDefault="00305E85"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004F0984" w:rsidRPr="00C30AD7">
              <w:rPr>
                <w:rFonts w:hint="eastAsia"/>
              </w:rPr>
              <w:t>。</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A93A397" w:rsidR="004F0984" w:rsidRPr="00C30AD7" w:rsidRDefault="00F569E9" w:rsidP="00A7492C">
            <w:pPr>
              <w:pStyle w:val="151"/>
            </w:pPr>
            <w:r w:rsidRPr="00F569E9">
              <w:rPr>
                <w:rFonts w:hint="eastAsia"/>
              </w:rPr>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7B23E5C5" w:rsidR="004F0984" w:rsidRPr="00C30AD7" w:rsidRDefault="008101A7" w:rsidP="00A7492C">
            <w:pPr>
              <w:pStyle w:val="151"/>
            </w:pPr>
            <w:r>
              <w:rPr>
                <w:rFonts w:hint="eastAsia"/>
              </w:rPr>
              <w:t>導入工研院</w:t>
            </w:r>
            <w:r>
              <w:rPr>
                <w:rFonts w:hint="eastAsia"/>
              </w:rPr>
              <w:t>NLP</w:t>
            </w:r>
            <w:r w:rsidR="00C404ED">
              <w:rPr>
                <w:rFonts w:hint="eastAsia"/>
              </w:rPr>
              <w:t>技術</w:t>
            </w:r>
            <w:r w:rsidR="004F0984" w:rsidRPr="00C30AD7">
              <w:t>，強化</w:t>
            </w:r>
            <w:r w:rsidR="004F0984">
              <w:rPr>
                <w:rFonts w:hint="eastAsia"/>
              </w:rPr>
              <w:t>語意搜尋結果</w:t>
            </w:r>
            <w:r w:rsidR="004F0984" w:rsidRPr="00C30AD7">
              <w:t>與使用者體驗。</w:t>
            </w:r>
            <w:r w:rsidR="004F0984">
              <w:br/>
            </w:r>
            <w:r w:rsidR="004F0984"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004F0984" w:rsidRPr="00C30AD7">
              <w:t>運算效能。</w:t>
            </w:r>
          </w:p>
        </w:tc>
        <w:tc>
          <w:tcPr>
            <w:tcW w:w="2800" w:type="dxa"/>
          </w:tcPr>
          <w:p w14:paraId="7999589C" w14:textId="57E35599" w:rsidR="004F0984" w:rsidRPr="00C30AD7" w:rsidRDefault="004F0984" w:rsidP="00A7492C">
            <w:pPr>
              <w:pStyle w:val="151"/>
            </w:pPr>
            <w:r w:rsidRPr="00C30AD7">
              <w:t>獲國發基金投資、參與永續論壇，建立</w:t>
            </w:r>
            <w:r w:rsidR="00703D1C">
              <w:rPr>
                <w:rFonts w:hint="eastAsia"/>
              </w:rPr>
              <w:t>外部</w:t>
            </w:r>
            <w:r w:rsidRPr="00C30AD7">
              <w:t>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386012BD" w:rsidR="004F0984" w:rsidRPr="00C36D0C" w:rsidRDefault="00A95589"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00F11C41" w:rsidRPr="006E03B0">
              <w:rPr>
                <w:rStyle w:val="aff5"/>
                <w:rFonts w:ascii="Times New Roman" w:hAnsi="Times New Roman" w:cstheme="minorBidi" w:hint="eastAsia"/>
                <w:i w:val="0"/>
                <w:iCs w:val="0"/>
                <w:color w:val="156082" w:themeColor="accent1"/>
                <w:kern w:val="2"/>
                <w14:ligatures w14:val="standardContextual"/>
              </w:rPr>
              <w:t>獲得外部高效運算</w:t>
            </w:r>
            <w:r w:rsidR="00EB0477">
              <w:rPr>
                <w:rStyle w:val="aff5"/>
                <w:rFonts w:ascii="Times New Roman" w:hAnsi="Times New Roman" w:cstheme="minorBidi" w:hint="eastAsia"/>
                <w:i w:val="0"/>
                <w:iCs w:val="0"/>
                <w:color w:val="156082" w:themeColor="accent1"/>
                <w:kern w:val="2"/>
                <w14:ligatures w14:val="standardContextual"/>
              </w:rPr>
              <w:t>服務</w:t>
            </w:r>
            <w:r w:rsidR="00F11C41" w:rsidRPr="006E03B0">
              <w:rPr>
                <w:rStyle w:val="aff5"/>
                <w:rFonts w:ascii="Times New Roman" w:hAnsi="Times New Roman" w:cstheme="minorBidi" w:hint="eastAsia"/>
                <w:i w:val="0"/>
                <w:iCs w:val="0"/>
                <w:color w:val="156082" w:themeColor="accent1"/>
                <w:kern w:val="2"/>
                <w14:ligatures w14:val="standardContextual"/>
              </w:rPr>
              <w:t>並拓展外部市場</w:t>
            </w:r>
            <w:r w:rsidR="00F11C41">
              <w:rPr>
                <w:rStyle w:val="aff5"/>
                <w:rFonts w:ascii="Times New Roman" w:hAnsi="Times New Roman" w:cstheme="minorBidi" w:hint="eastAsia"/>
                <w:i w:val="0"/>
                <w:iCs w:val="0"/>
                <w:color w:val="000000" w:themeColor="text1"/>
                <w:kern w:val="2"/>
                <w14:ligatures w14:val="standardContextual"/>
              </w:rPr>
              <w:t>，</w:t>
            </w:r>
            <w:r w:rsidR="00F11B94">
              <w:rPr>
                <w:rStyle w:val="aff5"/>
                <w:rFonts w:ascii="Times New Roman" w:hAnsi="Times New Roman" w:cstheme="minorBidi" w:hint="eastAsia"/>
                <w:i w:val="0"/>
                <w:iCs w:val="0"/>
                <w:color w:val="000000" w:themeColor="text1"/>
                <w:kern w:val="2"/>
                <w14:ligatures w14:val="standardContextual"/>
              </w:rPr>
              <w:t>並</w:t>
            </w:r>
            <w:r w:rsidR="00D72086" w:rsidRPr="00B53E1C">
              <w:rPr>
                <w:rFonts w:hint="eastAsia"/>
                <w:color w:val="EE0000"/>
              </w:rPr>
              <w:t>穩定</w:t>
            </w:r>
            <w:r w:rsidR="00D72086" w:rsidRPr="00B53E1C">
              <w:rPr>
                <w:rFonts w:hint="eastAsia"/>
                <w:color w:val="EE0000"/>
              </w:rPr>
              <w:t>AI</w:t>
            </w:r>
            <w:r w:rsidR="00D72086" w:rsidRPr="00B53E1C">
              <w:rPr>
                <w:rFonts w:hint="eastAsia"/>
                <w:color w:val="EE0000"/>
              </w:rPr>
              <w:t>掃描技術的</w:t>
            </w:r>
            <w:r w:rsidR="00FB6831" w:rsidRPr="00B53E1C">
              <w:rPr>
                <w:rFonts w:hint="eastAsia"/>
                <w:color w:val="EE0000"/>
              </w:rPr>
              <w:t>數位化效能</w:t>
            </w:r>
            <w:r w:rsidR="00D72086" w:rsidRPr="00B53E1C">
              <w:rPr>
                <w:rFonts w:hint="eastAsia"/>
                <w:color w:val="EE0000"/>
              </w:rPr>
              <w:t>與大規模平台維運</w:t>
            </w:r>
            <w:r w:rsidR="00D72086" w:rsidRPr="00C36D0C">
              <w:rPr>
                <w:rFonts w:hint="eastAsia"/>
              </w:rPr>
              <w:t>。</w:t>
            </w:r>
          </w:p>
        </w:tc>
        <w:tc>
          <w:tcPr>
            <w:tcW w:w="2800" w:type="dxa"/>
          </w:tcPr>
          <w:p w14:paraId="2064BDD4" w14:textId="5E9EB6A1"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325350" w:rsidRPr="00A43D00">
              <w:rPr>
                <w:rFonts w:hint="eastAsia"/>
                <w:color w:val="EE0000"/>
              </w:rPr>
              <w:t>擴大平台參與度</w:t>
            </w:r>
            <w:r w:rsidR="00D507AF" w:rsidRPr="00A43D00">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w:t>
            </w:r>
            <w:r w:rsidR="00FB72DA">
              <w:rPr>
                <w:rFonts w:hint="eastAsia"/>
                <w:color w:val="156082" w:themeColor="accent1"/>
              </w:rPr>
              <w:t>與市場資源</w:t>
            </w:r>
            <w:r w:rsidR="00E30605" w:rsidRPr="00FA2E9F">
              <w:rPr>
                <w:rFonts w:hint="eastAsia"/>
                <w:color w:val="156082" w:themeColor="accent1"/>
              </w:rPr>
              <w:t>（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4E91C82F"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773EAC">
              <w:rPr>
                <w:rFonts w:hint="eastAsia"/>
                <w:color w:val="EE0000"/>
              </w:rPr>
              <w:t>，</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004031F8">
              <w:rPr>
                <w:rFonts w:hint="eastAsia"/>
                <w:color w:val="156082" w:themeColor="accent1"/>
              </w:rPr>
              <w:t>深化與政府合作的關係，取得外部支持</w:t>
            </w:r>
            <w:r w:rsidR="00E4193B">
              <w:rPr>
                <w:rFonts w:hint="eastAsia"/>
                <w:color w:val="156082" w:themeColor="accent1"/>
              </w:rPr>
              <w:t>。</w:t>
            </w:r>
          </w:p>
        </w:tc>
        <w:tc>
          <w:tcPr>
            <w:tcW w:w="2800" w:type="dxa"/>
          </w:tcPr>
          <w:p w14:paraId="684DD2B3" w14:textId="67C6FF0C" w:rsidR="004F0984" w:rsidRPr="00C30AD7" w:rsidRDefault="002715E7" w:rsidP="003F43BD">
            <w:pPr>
              <w:pStyle w:val="151"/>
            </w:pPr>
            <w:r w:rsidRPr="002715E7">
              <w:rPr>
                <w:rFonts w:hint="eastAsia"/>
              </w:rPr>
              <w:t>迭代</w:t>
            </w:r>
            <w:r w:rsidR="00527123">
              <w:rPr>
                <w:rFonts w:hint="eastAsia"/>
              </w:rPr>
              <w:t>的</w:t>
            </w:r>
            <w:r w:rsidRPr="002715E7">
              <w:rPr>
                <w:rFonts w:hint="eastAsia"/>
              </w:rPr>
              <w:t>永續服務</w:t>
            </w:r>
            <w:r w:rsidR="00874D1D">
              <w:rPr>
                <w:rFonts w:hint="eastAsia"/>
              </w:rPr>
              <w:t>：</w:t>
            </w:r>
            <w:r w:rsidR="001A2F85" w:rsidRPr="00A511F4">
              <w:rPr>
                <w:rFonts w:hint="eastAsia"/>
                <w:color w:val="156082" w:themeColor="accent1"/>
              </w:rPr>
              <w:t>與</w:t>
            </w:r>
            <w:r w:rsidR="009C71A5" w:rsidRPr="00A511F4">
              <w:rPr>
                <w:rFonts w:hint="eastAsia"/>
                <w:color w:val="156082" w:themeColor="accent1"/>
              </w:rPr>
              <w:t>外部機構</w:t>
            </w:r>
            <w:r w:rsidR="001A2F85" w:rsidRPr="00A511F4">
              <w:rPr>
                <w:rFonts w:hint="eastAsia"/>
                <w:color w:val="156082" w:themeColor="accent1"/>
              </w:rPr>
              <w:t>共同開發</w:t>
            </w:r>
            <w:r w:rsidR="00345930" w:rsidRPr="00A511F4">
              <w:rPr>
                <w:color w:val="156082" w:themeColor="accent1"/>
              </w:rPr>
              <w:t>Eco-Impactor</w:t>
            </w:r>
            <w:r w:rsidR="00345930" w:rsidRPr="00A511F4">
              <w:rPr>
                <w:rFonts w:hint="eastAsia"/>
                <w:color w:val="156082" w:themeColor="accent1"/>
              </w:rPr>
              <w:t>平台預估碳排資料、</w:t>
            </w:r>
            <w:r w:rsidR="00D732CC">
              <w:rPr>
                <w:rFonts w:hint="eastAsia"/>
                <w:color w:val="156082" w:themeColor="accent1"/>
              </w:rPr>
              <w:t>由</w:t>
            </w:r>
            <w:r w:rsidR="000253B0" w:rsidRPr="00A511F4">
              <w:rPr>
                <w:rFonts w:hint="eastAsia"/>
                <w:color w:val="156082" w:themeColor="accent1"/>
              </w:rPr>
              <w:t>專業外部機構完成</w:t>
            </w:r>
            <w:r w:rsidR="00345930" w:rsidRPr="00A511F4">
              <w:rPr>
                <w:rFonts w:hint="eastAsia"/>
                <w:color w:val="156082" w:themeColor="accent1"/>
              </w:rPr>
              <w:t>碳盤查</w:t>
            </w:r>
            <w:r w:rsidR="008160CF">
              <w:rPr>
                <w:rFonts w:hint="eastAsia"/>
              </w:rPr>
              <w:t>，</w:t>
            </w:r>
            <w:r w:rsidR="000253B0" w:rsidRPr="00A511F4">
              <w:rPr>
                <w:rFonts w:hint="eastAsia"/>
                <w:color w:val="EE0000"/>
              </w:rPr>
              <w:t>並將</w:t>
            </w:r>
            <w:r w:rsidR="008160CF" w:rsidRPr="00A511F4">
              <w:rPr>
                <w:rFonts w:hint="eastAsia"/>
                <w:color w:val="EE0000"/>
              </w:rPr>
              <w:t>永續資料</w:t>
            </w:r>
            <w:r w:rsidR="004D4A94" w:rsidRPr="00A511F4">
              <w:rPr>
                <w:rFonts w:hint="eastAsia"/>
                <w:color w:val="EE0000"/>
              </w:rPr>
              <w:t>補進數位布片檔案</w:t>
            </w:r>
            <w:r w:rsidR="004D4A94">
              <w:rPr>
                <w:rFonts w:hint="eastAsia"/>
              </w:rPr>
              <w:t>。</w:t>
            </w:r>
          </w:p>
        </w:tc>
      </w:tr>
      <w:tr w:rsidR="00123B6B" w14:paraId="5FBEB0BE" w14:textId="77777777" w:rsidTr="0067533E">
        <w:tc>
          <w:tcPr>
            <w:tcW w:w="567" w:type="dxa"/>
            <w:vMerge/>
            <w:shd w:val="clear" w:color="auto" w:fill="215E99" w:themeFill="text2" w:themeFillTint="BF"/>
            <w:textDirection w:val="tbRlV"/>
          </w:tcPr>
          <w:p w14:paraId="0D9ECF98" w14:textId="77777777" w:rsidR="00123B6B" w:rsidRDefault="00123B6B" w:rsidP="009F41D2">
            <w:pPr>
              <w:ind w:left="113" w:right="113" w:firstLineChars="0" w:firstLine="0"/>
            </w:pPr>
          </w:p>
        </w:tc>
        <w:tc>
          <w:tcPr>
            <w:tcW w:w="567" w:type="dxa"/>
            <w:vMerge/>
            <w:shd w:val="clear" w:color="auto" w:fill="4C94D8" w:themeFill="text2" w:themeFillTint="80"/>
            <w:vAlign w:val="center"/>
          </w:tcPr>
          <w:p w14:paraId="208EA561" w14:textId="77777777" w:rsidR="00123B6B" w:rsidRDefault="00123B6B" w:rsidP="009F41D2">
            <w:pPr>
              <w:ind w:firstLineChars="0" w:firstLine="0"/>
              <w:jc w:val="center"/>
            </w:pPr>
          </w:p>
        </w:tc>
        <w:tc>
          <w:tcPr>
            <w:tcW w:w="567" w:type="dxa"/>
            <w:vMerge/>
            <w:shd w:val="clear" w:color="auto" w:fill="4C94D8" w:themeFill="text2" w:themeFillTint="80"/>
            <w:vAlign w:val="center"/>
          </w:tcPr>
          <w:p w14:paraId="1B6B45B2" w14:textId="77777777" w:rsidR="00123B6B" w:rsidRDefault="00123B6B"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123B6B" w:rsidRPr="00C30AD7" w:rsidRDefault="00123B6B" w:rsidP="00795E52">
            <w:pPr>
              <w:ind w:firstLineChars="0" w:firstLine="0"/>
              <w:jc w:val="center"/>
            </w:pPr>
          </w:p>
        </w:tc>
        <w:tc>
          <w:tcPr>
            <w:tcW w:w="11199" w:type="dxa"/>
            <w:gridSpan w:val="4"/>
            <w:shd w:val="clear" w:color="auto" w:fill="F2F2F2" w:themeFill="background1" w:themeFillShade="F2"/>
            <w:vAlign w:val="center"/>
          </w:tcPr>
          <w:p w14:paraId="6CA3B75F" w14:textId="3D9EC4F6" w:rsidR="00123B6B" w:rsidRPr="00243157" w:rsidRDefault="00123B6B" w:rsidP="00DD30B4">
            <w:pPr>
              <w:pStyle w:val="151"/>
            </w:pPr>
            <w:r>
              <w:rPr>
                <w:rFonts w:hint="eastAsia"/>
              </w:rPr>
              <w:t>命題：</w:t>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w:t>
            </w:r>
            <w:r w:rsidRPr="002A4830">
              <w:rPr>
                <w:rFonts w:hint="eastAsia"/>
                <w:color w:val="EE0000"/>
              </w:rPr>
              <w:lastRenderedPageBreak/>
              <w:t>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56498F">
        <w:trPr>
          <w:cantSplit/>
          <w:trHeight w:val="1134"/>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568FEBC7" w:rsidR="001572F8" w:rsidRPr="00A7492C" w:rsidRDefault="001572F8" w:rsidP="001572F8">
            <w:pPr>
              <w:pStyle w:val="151"/>
            </w:pPr>
            <w:r>
              <w:rPr>
                <w:rFonts w:hint="eastAsia"/>
              </w:rPr>
              <w:t>命題；</w:t>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5" w:name="_Toc201995324"/>
      <w:r>
        <w:rPr>
          <w:rFonts w:hint="eastAsia"/>
        </w:rPr>
        <w:lastRenderedPageBreak/>
        <w:t>第六章、研究結論與建議</w:t>
      </w:r>
      <w:bookmarkEnd w:id="185"/>
    </w:p>
    <w:p w14:paraId="4FBACE79" w14:textId="3CCA9726" w:rsidR="00797D62" w:rsidRDefault="00797D62" w:rsidP="00F71E02">
      <w:pPr>
        <w:pStyle w:val="2"/>
      </w:pPr>
      <w:bookmarkStart w:id="186" w:name="_Toc201995325"/>
      <w:r>
        <w:rPr>
          <w:rFonts w:hint="eastAsia"/>
        </w:rPr>
        <w:t>6.1</w:t>
      </w:r>
      <w:r w:rsidR="00F504D3">
        <w:rPr>
          <w:rFonts w:hint="eastAsia"/>
        </w:rPr>
        <w:t xml:space="preserve"> </w:t>
      </w:r>
      <w:r>
        <w:rPr>
          <w:rFonts w:hint="eastAsia"/>
        </w:rPr>
        <w:t>結論與研究貢獻</w:t>
      </w:r>
      <w:r w:rsidR="007D4DE9">
        <w:rPr>
          <w:rFonts w:hint="eastAsia"/>
        </w:rPr>
        <w:t>123</w:t>
      </w:r>
      <w:bookmarkEnd w:id="186"/>
    </w:p>
    <w:p w14:paraId="137BDEFA" w14:textId="3200F43F" w:rsidR="00797D62" w:rsidRPr="00953384" w:rsidRDefault="00797D62" w:rsidP="00F71E02">
      <w:pPr>
        <w:pStyle w:val="2"/>
      </w:pPr>
      <w:bookmarkStart w:id="187" w:name="_Toc201995326"/>
      <w:r>
        <w:rPr>
          <w:rFonts w:hint="eastAsia"/>
        </w:rPr>
        <w:t>6.2</w:t>
      </w:r>
      <w:r w:rsidR="00F504D3">
        <w:rPr>
          <w:rFonts w:hint="eastAsia"/>
        </w:rPr>
        <w:t xml:space="preserve"> </w:t>
      </w:r>
      <w:r>
        <w:rPr>
          <w:rFonts w:hint="eastAsia"/>
        </w:rPr>
        <w:t>研究限制與未來研究方向</w:t>
      </w:r>
      <w:bookmarkEnd w:id="187"/>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8" w:name="_Toc201995327"/>
      <w:r>
        <w:rPr>
          <w:rFonts w:hint="eastAsia"/>
        </w:rPr>
        <w:lastRenderedPageBreak/>
        <w:t>第七章、參考文獻</w:t>
      </w:r>
      <w:bookmarkEnd w:id="188"/>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1"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3"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4"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6"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3" w:author="190498 lily" w:date="2025-06-26T16:02:00Z" w:initials="1l">
    <w:p w14:paraId="0C907EBA" w14:textId="7B31E17E" w:rsidR="00E35BB4" w:rsidRDefault="00E35BB4">
      <w:pPr>
        <w:pStyle w:val="af8"/>
        <w:ind w:firstLine="360"/>
      </w:pPr>
      <w:r>
        <w:rPr>
          <w:rStyle w:val="af7"/>
        </w:rPr>
        <w:annotationRef/>
      </w:r>
      <w:r>
        <w:rPr>
          <w:rFonts w:hint="eastAsia"/>
        </w:rPr>
        <w:t>命題改</w:t>
      </w:r>
      <w:r>
        <w:rPr>
          <w:rFonts w:hint="eastAsia"/>
        </w:rPr>
        <w:t xml:space="preserve"> </w:t>
      </w:r>
      <w:r>
        <w:rPr>
          <w:rFonts w:hint="eastAsia"/>
        </w:rPr>
        <w:t>單一個案可以告訴整個產業甚麼</w:t>
      </w:r>
    </w:p>
  </w:comment>
  <w:comment w:id="184" w:author="190498 lily" w:date="2025-06-26T15:57:00Z" w:initials="1l">
    <w:p w14:paraId="4A92184D" w14:textId="1778269C" w:rsidR="00E35BB4" w:rsidRDefault="00E35BB4">
      <w:pPr>
        <w:pStyle w:val="af8"/>
        <w:ind w:firstLine="360"/>
      </w:pPr>
      <w:r>
        <w:rPr>
          <w:rStyle w:val="af7"/>
        </w:rPr>
        <w:annotationRef/>
      </w:r>
      <w:r>
        <w:rPr>
          <w:rFonts w:hint="eastAsia"/>
        </w:rPr>
        <w:t>痛點驅動的轉型</w:t>
      </w:r>
      <w:r>
        <w:rPr>
          <w:rFonts w:hint="eastAsia"/>
        </w:rPr>
        <w:t xml:space="preserve"> </w:t>
      </w:r>
      <w:r>
        <w:rPr>
          <w:rFonts w:hint="eastAsia"/>
        </w:rPr>
        <w:t>漸進式</w:t>
      </w:r>
      <w:r>
        <w:rPr>
          <w:rFonts w:hint="eastAsia"/>
        </w:rPr>
        <w:t xml:space="preserve">  </w:t>
      </w:r>
      <w:r>
        <w:rPr>
          <w:rFonts w:hint="eastAsia"/>
        </w:rPr>
        <w:t>命題精簡</w:t>
      </w:r>
      <w:r>
        <w:rPr>
          <w:rFonts w:hint="eastAsia"/>
        </w:rPr>
        <w:t xml:space="preserve"> </w:t>
      </w:r>
      <w:r>
        <w:rPr>
          <w:rFonts w:hint="eastAsia"/>
        </w:rPr>
        <w:t>太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0C907EBA" w15:done="0"/>
  <w15:commentEx w15:paraId="4A9218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4B97781A" w16cex:dateUtc="2025-06-26T08:02:00Z"/>
  <w16cex:commentExtensible w16cex:durableId="17F8336C" w16cex:dateUtc="2025-06-26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0C907EBA" w16cid:durableId="4B97781A"/>
  <w16cid:commentId w16cid:paraId="4A92184D" w16cid:durableId="17F833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A035E8" w14:textId="77777777" w:rsidR="00D7047F" w:rsidRDefault="00D7047F" w:rsidP="00FB06EE">
      <w:pPr>
        <w:spacing w:after="0" w:line="240" w:lineRule="auto"/>
        <w:ind w:firstLine="480"/>
      </w:pPr>
      <w:r>
        <w:separator/>
      </w:r>
    </w:p>
  </w:endnote>
  <w:endnote w:type="continuationSeparator" w:id="0">
    <w:p w14:paraId="79A68006" w14:textId="77777777" w:rsidR="00D7047F" w:rsidRDefault="00D7047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193609" w14:textId="77777777" w:rsidR="00D7047F" w:rsidRDefault="00D7047F" w:rsidP="00FB06EE">
      <w:pPr>
        <w:spacing w:after="0" w:line="240" w:lineRule="auto"/>
        <w:ind w:firstLine="480"/>
      </w:pPr>
      <w:r>
        <w:separator/>
      </w:r>
    </w:p>
  </w:footnote>
  <w:footnote w:type="continuationSeparator" w:id="0">
    <w:p w14:paraId="31676B0B" w14:textId="77777777" w:rsidR="00D7047F" w:rsidRDefault="00D7047F"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6C"/>
    <w:rsid w:val="00001DF6"/>
    <w:rsid w:val="000020DE"/>
    <w:rsid w:val="0000230A"/>
    <w:rsid w:val="00002B57"/>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07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926"/>
    <w:rsid w:val="00013A70"/>
    <w:rsid w:val="00013E6F"/>
    <w:rsid w:val="00013E85"/>
    <w:rsid w:val="0001414E"/>
    <w:rsid w:val="0001416F"/>
    <w:rsid w:val="0001450F"/>
    <w:rsid w:val="000146F5"/>
    <w:rsid w:val="0001486E"/>
    <w:rsid w:val="00014B65"/>
    <w:rsid w:val="00014CB4"/>
    <w:rsid w:val="00014D20"/>
    <w:rsid w:val="000151A5"/>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D5F"/>
    <w:rsid w:val="00030D87"/>
    <w:rsid w:val="00030D90"/>
    <w:rsid w:val="00030D9A"/>
    <w:rsid w:val="0003114A"/>
    <w:rsid w:val="000312BB"/>
    <w:rsid w:val="000313A1"/>
    <w:rsid w:val="00031440"/>
    <w:rsid w:val="00031504"/>
    <w:rsid w:val="00031660"/>
    <w:rsid w:val="000317AD"/>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291"/>
    <w:rsid w:val="00035371"/>
    <w:rsid w:val="00035767"/>
    <w:rsid w:val="000357BA"/>
    <w:rsid w:val="00035A7F"/>
    <w:rsid w:val="00035EC3"/>
    <w:rsid w:val="0003650E"/>
    <w:rsid w:val="000365A6"/>
    <w:rsid w:val="00036B42"/>
    <w:rsid w:val="000372D2"/>
    <w:rsid w:val="000376B5"/>
    <w:rsid w:val="00037A90"/>
    <w:rsid w:val="00037BE8"/>
    <w:rsid w:val="00037FEB"/>
    <w:rsid w:val="000400B2"/>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B61"/>
    <w:rsid w:val="00042D75"/>
    <w:rsid w:val="00042ED2"/>
    <w:rsid w:val="00043209"/>
    <w:rsid w:val="000432DC"/>
    <w:rsid w:val="00043404"/>
    <w:rsid w:val="0004345C"/>
    <w:rsid w:val="00043487"/>
    <w:rsid w:val="0004360F"/>
    <w:rsid w:val="00043647"/>
    <w:rsid w:val="00043796"/>
    <w:rsid w:val="000437F0"/>
    <w:rsid w:val="00043EB4"/>
    <w:rsid w:val="00044012"/>
    <w:rsid w:val="00044255"/>
    <w:rsid w:val="000442F1"/>
    <w:rsid w:val="000444F2"/>
    <w:rsid w:val="000444FF"/>
    <w:rsid w:val="0004450C"/>
    <w:rsid w:val="00044641"/>
    <w:rsid w:val="000448D1"/>
    <w:rsid w:val="0004496A"/>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E1"/>
    <w:rsid w:val="00060958"/>
    <w:rsid w:val="00060984"/>
    <w:rsid w:val="00060A25"/>
    <w:rsid w:val="00060ACC"/>
    <w:rsid w:val="00060DCD"/>
    <w:rsid w:val="00060F12"/>
    <w:rsid w:val="000610F9"/>
    <w:rsid w:val="0006143D"/>
    <w:rsid w:val="000615B9"/>
    <w:rsid w:val="00061B2E"/>
    <w:rsid w:val="00061C3F"/>
    <w:rsid w:val="00061CAC"/>
    <w:rsid w:val="00061CB0"/>
    <w:rsid w:val="00061CF1"/>
    <w:rsid w:val="00061D7E"/>
    <w:rsid w:val="00062000"/>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2AB"/>
    <w:rsid w:val="00065518"/>
    <w:rsid w:val="0006558A"/>
    <w:rsid w:val="000656D1"/>
    <w:rsid w:val="000657A7"/>
    <w:rsid w:val="00065AE2"/>
    <w:rsid w:val="00065BA4"/>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059"/>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FA"/>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3B7"/>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3E5"/>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987"/>
    <w:rsid w:val="000C6A56"/>
    <w:rsid w:val="000C6BF7"/>
    <w:rsid w:val="000C6DF7"/>
    <w:rsid w:val="000C6E88"/>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2CA0"/>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B2"/>
    <w:rsid w:val="000D5502"/>
    <w:rsid w:val="000D563F"/>
    <w:rsid w:val="000D578F"/>
    <w:rsid w:val="000D585C"/>
    <w:rsid w:val="000D5A2C"/>
    <w:rsid w:val="000D5B97"/>
    <w:rsid w:val="000D5CCA"/>
    <w:rsid w:val="000D603D"/>
    <w:rsid w:val="000D607E"/>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E7"/>
    <w:rsid w:val="000E27F8"/>
    <w:rsid w:val="000E2BAD"/>
    <w:rsid w:val="000E2E19"/>
    <w:rsid w:val="000E2EF0"/>
    <w:rsid w:val="000E2F66"/>
    <w:rsid w:val="000E2FD3"/>
    <w:rsid w:val="000E3004"/>
    <w:rsid w:val="000E3315"/>
    <w:rsid w:val="000E3355"/>
    <w:rsid w:val="000E339D"/>
    <w:rsid w:val="000E36BB"/>
    <w:rsid w:val="000E39F7"/>
    <w:rsid w:val="000E3AEF"/>
    <w:rsid w:val="000E3D82"/>
    <w:rsid w:val="000E3FCE"/>
    <w:rsid w:val="000E3FD4"/>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7"/>
    <w:rsid w:val="000E6ACF"/>
    <w:rsid w:val="000E6C52"/>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0F1"/>
    <w:rsid w:val="001051A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B11"/>
    <w:rsid w:val="00111F3E"/>
    <w:rsid w:val="001120B1"/>
    <w:rsid w:val="001120D3"/>
    <w:rsid w:val="00112168"/>
    <w:rsid w:val="001121EA"/>
    <w:rsid w:val="001122FE"/>
    <w:rsid w:val="0011264E"/>
    <w:rsid w:val="00112A5A"/>
    <w:rsid w:val="00112AEB"/>
    <w:rsid w:val="00112BF5"/>
    <w:rsid w:val="00112CBF"/>
    <w:rsid w:val="00112DEA"/>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28D"/>
    <w:rsid w:val="00116433"/>
    <w:rsid w:val="0011655E"/>
    <w:rsid w:val="00116B27"/>
    <w:rsid w:val="00116BE9"/>
    <w:rsid w:val="00117143"/>
    <w:rsid w:val="00117161"/>
    <w:rsid w:val="0011730A"/>
    <w:rsid w:val="00117E4D"/>
    <w:rsid w:val="00117E57"/>
    <w:rsid w:val="00120063"/>
    <w:rsid w:val="00120066"/>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319"/>
    <w:rsid w:val="001355D2"/>
    <w:rsid w:val="001356F2"/>
    <w:rsid w:val="00135A33"/>
    <w:rsid w:val="00135B5E"/>
    <w:rsid w:val="00135B9A"/>
    <w:rsid w:val="00135C61"/>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B87"/>
    <w:rsid w:val="00157BAD"/>
    <w:rsid w:val="00157C4D"/>
    <w:rsid w:val="00157DCB"/>
    <w:rsid w:val="00157E6C"/>
    <w:rsid w:val="001602AF"/>
    <w:rsid w:val="001603BB"/>
    <w:rsid w:val="00160753"/>
    <w:rsid w:val="00160A1B"/>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D93"/>
    <w:rsid w:val="00164FB3"/>
    <w:rsid w:val="0016550D"/>
    <w:rsid w:val="0016585F"/>
    <w:rsid w:val="00165A93"/>
    <w:rsid w:val="00165B50"/>
    <w:rsid w:val="00165B81"/>
    <w:rsid w:val="00165D10"/>
    <w:rsid w:val="00165E38"/>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1012"/>
    <w:rsid w:val="00191398"/>
    <w:rsid w:val="0019149F"/>
    <w:rsid w:val="0019163E"/>
    <w:rsid w:val="00191651"/>
    <w:rsid w:val="00191814"/>
    <w:rsid w:val="00191923"/>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672"/>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701E"/>
    <w:rsid w:val="001D72F0"/>
    <w:rsid w:val="001D7A32"/>
    <w:rsid w:val="001D7A89"/>
    <w:rsid w:val="001D7E1D"/>
    <w:rsid w:val="001E03F0"/>
    <w:rsid w:val="001E04FC"/>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1DF9"/>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C56"/>
    <w:rsid w:val="00220E57"/>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FCC"/>
    <w:rsid w:val="00227015"/>
    <w:rsid w:val="002271EF"/>
    <w:rsid w:val="00227473"/>
    <w:rsid w:val="002274F3"/>
    <w:rsid w:val="00227B80"/>
    <w:rsid w:val="00227D30"/>
    <w:rsid w:val="00227FEC"/>
    <w:rsid w:val="00230433"/>
    <w:rsid w:val="00230563"/>
    <w:rsid w:val="002308B0"/>
    <w:rsid w:val="002311F0"/>
    <w:rsid w:val="0023124B"/>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D21"/>
    <w:rsid w:val="00236436"/>
    <w:rsid w:val="00236491"/>
    <w:rsid w:val="0023662B"/>
    <w:rsid w:val="00236815"/>
    <w:rsid w:val="002368BF"/>
    <w:rsid w:val="00236BD5"/>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25A"/>
    <w:rsid w:val="002444E8"/>
    <w:rsid w:val="00244563"/>
    <w:rsid w:val="0024469F"/>
    <w:rsid w:val="00244765"/>
    <w:rsid w:val="002447B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B34"/>
    <w:rsid w:val="00252BE4"/>
    <w:rsid w:val="00252D59"/>
    <w:rsid w:val="00252D67"/>
    <w:rsid w:val="00252EC4"/>
    <w:rsid w:val="0025318C"/>
    <w:rsid w:val="002535FB"/>
    <w:rsid w:val="00253958"/>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3FDD"/>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94B"/>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873"/>
    <w:rsid w:val="00285B9E"/>
    <w:rsid w:val="00285C46"/>
    <w:rsid w:val="00285D5E"/>
    <w:rsid w:val="00285E36"/>
    <w:rsid w:val="002860CF"/>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2C"/>
    <w:rsid w:val="00295854"/>
    <w:rsid w:val="00295BE6"/>
    <w:rsid w:val="00295E76"/>
    <w:rsid w:val="00295FE2"/>
    <w:rsid w:val="00296125"/>
    <w:rsid w:val="00296379"/>
    <w:rsid w:val="002963D4"/>
    <w:rsid w:val="0029644E"/>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22A"/>
    <w:rsid w:val="002A26ED"/>
    <w:rsid w:val="002A2A26"/>
    <w:rsid w:val="002A2C23"/>
    <w:rsid w:val="002A2FCE"/>
    <w:rsid w:val="002A30AB"/>
    <w:rsid w:val="002A3163"/>
    <w:rsid w:val="002A36C3"/>
    <w:rsid w:val="002A36C7"/>
    <w:rsid w:val="002A3AF4"/>
    <w:rsid w:val="002A3BA7"/>
    <w:rsid w:val="002A3CFE"/>
    <w:rsid w:val="002A3D88"/>
    <w:rsid w:val="002A3D95"/>
    <w:rsid w:val="002A3E85"/>
    <w:rsid w:val="002A3EDA"/>
    <w:rsid w:val="002A4343"/>
    <w:rsid w:val="002A448C"/>
    <w:rsid w:val="002A455C"/>
    <w:rsid w:val="002A475C"/>
    <w:rsid w:val="002A4830"/>
    <w:rsid w:val="002A4BF5"/>
    <w:rsid w:val="002A4C0B"/>
    <w:rsid w:val="002A521C"/>
    <w:rsid w:val="002A5271"/>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FAE"/>
    <w:rsid w:val="002B212C"/>
    <w:rsid w:val="002B22A7"/>
    <w:rsid w:val="002B2679"/>
    <w:rsid w:val="002B2708"/>
    <w:rsid w:val="002B27A4"/>
    <w:rsid w:val="002B28F1"/>
    <w:rsid w:val="002B2B99"/>
    <w:rsid w:val="002B3290"/>
    <w:rsid w:val="002B3431"/>
    <w:rsid w:val="002B3442"/>
    <w:rsid w:val="002B34D5"/>
    <w:rsid w:val="002B3718"/>
    <w:rsid w:val="002B382D"/>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944"/>
    <w:rsid w:val="002B7AAB"/>
    <w:rsid w:val="002B7B40"/>
    <w:rsid w:val="002B7B98"/>
    <w:rsid w:val="002B7CA3"/>
    <w:rsid w:val="002B7CF6"/>
    <w:rsid w:val="002B7E5A"/>
    <w:rsid w:val="002B7E72"/>
    <w:rsid w:val="002B7FA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5C8"/>
    <w:rsid w:val="002D16BD"/>
    <w:rsid w:val="002D178F"/>
    <w:rsid w:val="002D18B4"/>
    <w:rsid w:val="002D199A"/>
    <w:rsid w:val="002D1F2F"/>
    <w:rsid w:val="002D2377"/>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A6"/>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91A"/>
    <w:rsid w:val="00301CFB"/>
    <w:rsid w:val="00301F77"/>
    <w:rsid w:val="00301F92"/>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10A3"/>
    <w:rsid w:val="003212AB"/>
    <w:rsid w:val="003215A8"/>
    <w:rsid w:val="0032181C"/>
    <w:rsid w:val="00321A36"/>
    <w:rsid w:val="00321EFB"/>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CCD"/>
    <w:rsid w:val="00331E07"/>
    <w:rsid w:val="00331EB9"/>
    <w:rsid w:val="00331EF1"/>
    <w:rsid w:val="003321E7"/>
    <w:rsid w:val="003323A0"/>
    <w:rsid w:val="003323B4"/>
    <w:rsid w:val="003323E0"/>
    <w:rsid w:val="00332521"/>
    <w:rsid w:val="00332A58"/>
    <w:rsid w:val="00332E1C"/>
    <w:rsid w:val="00332FF7"/>
    <w:rsid w:val="0033310D"/>
    <w:rsid w:val="003331C0"/>
    <w:rsid w:val="0033341F"/>
    <w:rsid w:val="00333633"/>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A4"/>
    <w:rsid w:val="003400C6"/>
    <w:rsid w:val="003402F5"/>
    <w:rsid w:val="00340EB0"/>
    <w:rsid w:val="00341189"/>
    <w:rsid w:val="0034141E"/>
    <w:rsid w:val="0034163D"/>
    <w:rsid w:val="003416E5"/>
    <w:rsid w:val="0034187B"/>
    <w:rsid w:val="00341893"/>
    <w:rsid w:val="003419F5"/>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06A"/>
    <w:rsid w:val="00382136"/>
    <w:rsid w:val="0038218F"/>
    <w:rsid w:val="00382332"/>
    <w:rsid w:val="00382A8B"/>
    <w:rsid w:val="00382ADE"/>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F3E"/>
    <w:rsid w:val="00392151"/>
    <w:rsid w:val="003927A4"/>
    <w:rsid w:val="00392A6C"/>
    <w:rsid w:val="00392BF9"/>
    <w:rsid w:val="00392D41"/>
    <w:rsid w:val="00392EC6"/>
    <w:rsid w:val="0039317B"/>
    <w:rsid w:val="003935FC"/>
    <w:rsid w:val="00393610"/>
    <w:rsid w:val="00393646"/>
    <w:rsid w:val="00393ABB"/>
    <w:rsid w:val="00393C7B"/>
    <w:rsid w:val="00393F61"/>
    <w:rsid w:val="0039406B"/>
    <w:rsid w:val="0039419F"/>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74"/>
    <w:rsid w:val="003D0B11"/>
    <w:rsid w:val="003D1062"/>
    <w:rsid w:val="003D1123"/>
    <w:rsid w:val="003D1180"/>
    <w:rsid w:val="003D11A4"/>
    <w:rsid w:val="003D1275"/>
    <w:rsid w:val="003D153C"/>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1B"/>
    <w:rsid w:val="003D50B8"/>
    <w:rsid w:val="003D5179"/>
    <w:rsid w:val="003D5186"/>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585"/>
    <w:rsid w:val="003F26EC"/>
    <w:rsid w:val="003F2786"/>
    <w:rsid w:val="003F2815"/>
    <w:rsid w:val="003F2F5A"/>
    <w:rsid w:val="003F32C5"/>
    <w:rsid w:val="003F3450"/>
    <w:rsid w:val="003F361D"/>
    <w:rsid w:val="003F39B4"/>
    <w:rsid w:val="003F3F87"/>
    <w:rsid w:val="003F404D"/>
    <w:rsid w:val="003F4108"/>
    <w:rsid w:val="003F428A"/>
    <w:rsid w:val="003F4355"/>
    <w:rsid w:val="003F435B"/>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848"/>
    <w:rsid w:val="00402A15"/>
    <w:rsid w:val="00402C7E"/>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9DF"/>
    <w:rsid w:val="00405A88"/>
    <w:rsid w:val="00405AC3"/>
    <w:rsid w:val="00405AF5"/>
    <w:rsid w:val="00405B6C"/>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0C1"/>
    <w:rsid w:val="0041515B"/>
    <w:rsid w:val="00415174"/>
    <w:rsid w:val="004152FF"/>
    <w:rsid w:val="00415472"/>
    <w:rsid w:val="0041591D"/>
    <w:rsid w:val="004159AF"/>
    <w:rsid w:val="00415A2D"/>
    <w:rsid w:val="00415A83"/>
    <w:rsid w:val="00415ADA"/>
    <w:rsid w:val="00415D79"/>
    <w:rsid w:val="00416137"/>
    <w:rsid w:val="0041633F"/>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C2D"/>
    <w:rsid w:val="00422EE7"/>
    <w:rsid w:val="00423089"/>
    <w:rsid w:val="00423645"/>
    <w:rsid w:val="00423676"/>
    <w:rsid w:val="004237C8"/>
    <w:rsid w:val="00423DF8"/>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6F9"/>
    <w:rsid w:val="0042776D"/>
    <w:rsid w:val="00427853"/>
    <w:rsid w:val="00427C73"/>
    <w:rsid w:val="00427D23"/>
    <w:rsid w:val="00430240"/>
    <w:rsid w:val="00430A0C"/>
    <w:rsid w:val="00430A31"/>
    <w:rsid w:val="00430B97"/>
    <w:rsid w:val="00430C1D"/>
    <w:rsid w:val="00430D32"/>
    <w:rsid w:val="00430E39"/>
    <w:rsid w:val="004312EA"/>
    <w:rsid w:val="004313B9"/>
    <w:rsid w:val="00431949"/>
    <w:rsid w:val="00431A9C"/>
    <w:rsid w:val="00431E1E"/>
    <w:rsid w:val="00431E65"/>
    <w:rsid w:val="00431E71"/>
    <w:rsid w:val="0043262F"/>
    <w:rsid w:val="004327EC"/>
    <w:rsid w:val="00432B8A"/>
    <w:rsid w:val="00432BC6"/>
    <w:rsid w:val="00432C3B"/>
    <w:rsid w:val="00432C84"/>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5B0"/>
    <w:rsid w:val="004355E6"/>
    <w:rsid w:val="00435638"/>
    <w:rsid w:val="00435D7B"/>
    <w:rsid w:val="00435EC4"/>
    <w:rsid w:val="00436291"/>
    <w:rsid w:val="0043640F"/>
    <w:rsid w:val="004364CA"/>
    <w:rsid w:val="004365B6"/>
    <w:rsid w:val="00436655"/>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64D"/>
    <w:rsid w:val="0046068C"/>
    <w:rsid w:val="00460D95"/>
    <w:rsid w:val="00460EC9"/>
    <w:rsid w:val="0046116C"/>
    <w:rsid w:val="004611AA"/>
    <w:rsid w:val="004611FD"/>
    <w:rsid w:val="00461339"/>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AD3"/>
    <w:rsid w:val="00466C02"/>
    <w:rsid w:val="00466D65"/>
    <w:rsid w:val="00466E7E"/>
    <w:rsid w:val="00466FCE"/>
    <w:rsid w:val="004671F7"/>
    <w:rsid w:val="00467587"/>
    <w:rsid w:val="004676FA"/>
    <w:rsid w:val="0046794C"/>
    <w:rsid w:val="0047021A"/>
    <w:rsid w:val="00470243"/>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9D2"/>
    <w:rsid w:val="00476AC8"/>
    <w:rsid w:val="00476F58"/>
    <w:rsid w:val="0047702A"/>
    <w:rsid w:val="004771CB"/>
    <w:rsid w:val="0047731E"/>
    <w:rsid w:val="00477395"/>
    <w:rsid w:val="004776B9"/>
    <w:rsid w:val="004776BB"/>
    <w:rsid w:val="00477A1D"/>
    <w:rsid w:val="00477C52"/>
    <w:rsid w:val="00477CB6"/>
    <w:rsid w:val="00477F8A"/>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6C4"/>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05C"/>
    <w:rsid w:val="004943FA"/>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32"/>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83F"/>
    <w:rsid w:val="004C18C4"/>
    <w:rsid w:val="004C1AAA"/>
    <w:rsid w:val="004C1B72"/>
    <w:rsid w:val="004C1C7B"/>
    <w:rsid w:val="004C1D57"/>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246"/>
    <w:rsid w:val="004D63B7"/>
    <w:rsid w:val="004D63C3"/>
    <w:rsid w:val="004D6678"/>
    <w:rsid w:val="004D66D2"/>
    <w:rsid w:val="004D6950"/>
    <w:rsid w:val="004D6B38"/>
    <w:rsid w:val="004D6DD1"/>
    <w:rsid w:val="004D6FD1"/>
    <w:rsid w:val="004D74A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6B3"/>
    <w:rsid w:val="005067A7"/>
    <w:rsid w:val="00507ADF"/>
    <w:rsid w:val="00507AF8"/>
    <w:rsid w:val="00507BF0"/>
    <w:rsid w:val="00507D45"/>
    <w:rsid w:val="00507DCA"/>
    <w:rsid w:val="00510099"/>
    <w:rsid w:val="005100A8"/>
    <w:rsid w:val="00510456"/>
    <w:rsid w:val="00510697"/>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E2"/>
    <w:rsid w:val="00513DC3"/>
    <w:rsid w:val="00513EDA"/>
    <w:rsid w:val="005147A3"/>
    <w:rsid w:val="00514CE9"/>
    <w:rsid w:val="00514D5C"/>
    <w:rsid w:val="00514EB0"/>
    <w:rsid w:val="005152F9"/>
    <w:rsid w:val="0051557F"/>
    <w:rsid w:val="00515734"/>
    <w:rsid w:val="00515808"/>
    <w:rsid w:val="0051580B"/>
    <w:rsid w:val="00515C94"/>
    <w:rsid w:val="00515CB5"/>
    <w:rsid w:val="00515DA7"/>
    <w:rsid w:val="00516175"/>
    <w:rsid w:val="00516811"/>
    <w:rsid w:val="00516860"/>
    <w:rsid w:val="0051699E"/>
    <w:rsid w:val="005169A2"/>
    <w:rsid w:val="00516B0F"/>
    <w:rsid w:val="00516D24"/>
    <w:rsid w:val="00516F7A"/>
    <w:rsid w:val="00517088"/>
    <w:rsid w:val="0051734B"/>
    <w:rsid w:val="00517576"/>
    <w:rsid w:val="00517884"/>
    <w:rsid w:val="00517AA8"/>
    <w:rsid w:val="0052006A"/>
    <w:rsid w:val="00520281"/>
    <w:rsid w:val="0052043A"/>
    <w:rsid w:val="00520775"/>
    <w:rsid w:val="00520B59"/>
    <w:rsid w:val="00520BBB"/>
    <w:rsid w:val="00520F9E"/>
    <w:rsid w:val="005215C4"/>
    <w:rsid w:val="00521609"/>
    <w:rsid w:val="00521957"/>
    <w:rsid w:val="00521B35"/>
    <w:rsid w:val="00522910"/>
    <w:rsid w:val="00522915"/>
    <w:rsid w:val="005229BA"/>
    <w:rsid w:val="00522CFC"/>
    <w:rsid w:val="00522D25"/>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FD"/>
    <w:rsid w:val="00534FD7"/>
    <w:rsid w:val="00535229"/>
    <w:rsid w:val="005353EF"/>
    <w:rsid w:val="005355B3"/>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45"/>
    <w:rsid w:val="00554D69"/>
    <w:rsid w:val="00554DA0"/>
    <w:rsid w:val="00554EC6"/>
    <w:rsid w:val="0055537C"/>
    <w:rsid w:val="0055589F"/>
    <w:rsid w:val="00555B3F"/>
    <w:rsid w:val="00555B81"/>
    <w:rsid w:val="00555C74"/>
    <w:rsid w:val="005564A5"/>
    <w:rsid w:val="00556512"/>
    <w:rsid w:val="0055667E"/>
    <w:rsid w:val="005567C5"/>
    <w:rsid w:val="00556871"/>
    <w:rsid w:val="005569C6"/>
    <w:rsid w:val="00556D0C"/>
    <w:rsid w:val="00556E74"/>
    <w:rsid w:val="005571B5"/>
    <w:rsid w:val="005571CA"/>
    <w:rsid w:val="00557375"/>
    <w:rsid w:val="005573B3"/>
    <w:rsid w:val="00557677"/>
    <w:rsid w:val="00557ADB"/>
    <w:rsid w:val="00557B5F"/>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783"/>
    <w:rsid w:val="00567F68"/>
    <w:rsid w:val="00570125"/>
    <w:rsid w:val="00570240"/>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A0C"/>
    <w:rsid w:val="00572A9F"/>
    <w:rsid w:val="00572B6F"/>
    <w:rsid w:val="00572B93"/>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4D6B"/>
    <w:rsid w:val="00575173"/>
    <w:rsid w:val="005759E9"/>
    <w:rsid w:val="00575D61"/>
    <w:rsid w:val="00575DCC"/>
    <w:rsid w:val="005762D6"/>
    <w:rsid w:val="00576561"/>
    <w:rsid w:val="005765A2"/>
    <w:rsid w:val="0057686A"/>
    <w:rsid w:val="00576891"/>
    <w:rsid w:val="0057695B"/>
    <w:rsid w:val="00576E7B"/>
    <w:rsid w:val="00576FFA"/>
    <w:rsid w:val="005771E3"/>
    <w:rsid w:val="00577283"/>
    <w:rsid w:val="00577341"/>
    <w:rsid w:val="005773D7"/>
    <w:rsid w:val="00577513"/>
    <w:rsid w:val="005779F8"/>
    <w:rsid w:val="00577BA0"/>
    <w:rsid w:val="00580034"/>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8F2"/>
    <w:rsid w:val="00592B73"/>
    <w:rsid w:val="00592C1C"/>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4C07"/>
    <w:rsid w:val="005A5775"/>
    <w:rsid w:val="005A578D"/>
    <w:rsid w:val="005A5BCF"/>
    <w:rsid w:val="005A5C59"/>
    <w:rsid w:val="005A5C65"/>
    <w:rsid w:val="005A5C7B"/>
    <w:rsid w:val="005A617F"/>
    <w:rsid w:val="005A6228"/>
    <w:rsid w:val="005A62D6"/>
    <w:rsid w:val="005A638E"/>
    <w:rsid w:val="005A697D"/>
    <w:rsid w:val="005A6B7D"/>
    <w:rsid w:val="005A7022"/>
    <w:rsid w:val="005A7179"/>
    <w:rsid w:val="005A75D0"/>
    <w:rsid w:val="005A7A9C"/>
    <w:rsid w:val="005A7CCD"/>
    <w:rsid w:val="005A7D01"/>
    <w:rsid w:val="005A7E55"/>
    <w:rsid w:val="005A7ED4"/>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B5B"/>
    <w:rsid w:val="005C6291"/>
    <w:rsid w:val="005C645A"/>
    <w:rsid w:val="005C6887"/>
    <w:rsid w:val="005C6E6D"/>
    <w:rsid w:val="005C7284"/>
    <w:rsid w:val="005C72BD"/>
    <w:rsid w:val="005C7495"/>
    <w:rsid w:val="005C758E"/>
    <w:rsid w:val="005C7693"/>
    <w:rsid w:val="005C7784"/>
    <w:rsid w:val="005C7B5D"/>
    <w:rsid w:val="005C7E95"/>
    <w:rsid w:val="005D033C"/>
    <w:rsid w:val="005D036B"/>
    <w:rsid w:val="005D03A1"/>
    <w:rsid w:val="005D0604"/>
    <w:rsid w:val="005D073E"/>
    <w:rsid w:val="005D09D8"/>
    <w:rsid w:val="005D114A"/>
    <w:rsid w:val="005D1248"/>
    <w:rsid w:val="005D12FD"/>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EC1"/>
    <w:rsid w:val="005D2F23"/>
    <w:rsid w:val="005D31D6"/>
    <w:rsid w:val="005D32D2"/>
    <w:rsid w:val="005D34C9"/>
    <w:rsid w:val="005D35CD"/>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34A"/>
    <w:rsid w:val="005E682A"/>
    <w:rsid w:val="005E6A44"/>
    <w:rsid w:val="005E6C38"/>
    <w:rsid w:val="005E6D47"/>
    <w:rsid w:val="005E6FF0"/>
    <w:rsid w:val="005E7145"/>
    <w:rsid w:val="005E72F5"/>
    <w:rsid w:val="005E7460"/>
    <w:rsid w:val="005E7786"/>
    <w:rsid w:val="005E7B1C"/>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AE8"/>
    <w:rsid w:val="005F2B4A"/>
    <w:rsid w:val="005F2C47"/>
    <w:rsid w:val="005F2CB6"/>
    <w:rsid w:val="005F30E4"/>
    <w:rsid w:val="005F3992"/>
    <w:rsid w:val="005F3A30"/>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ED"/>
    <w:rsid w:val="005F5A65"/>
    <w:rsid w:val="005F5C03"/>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1BF"/>
    <w:rsid w:val="00602377"/>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1C1"/>
    <w:rsid w:val="00617283"/>
    <w:rsid w:val="0061737C"/>
    <w:rsid w:val="00617390"/>
    <w:rsid w:val="00617A0F"/>
    <w:rsid w:val="00617AC3"/>
    <w:rsid w:val="00617DD4"/>
    <w:rsid w:val="006202C8"/>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14E"/>
    <w:rsid w:val="00637AC9"/>
    <w:rsid w:val="00637B8A"/>
    <w:rsid w:val="00637DC2"/>
    <w:rsid w:val="00637DE1"/>
    <w:rsid w:val="00637E14"/>
    <w:rsid w:val="00637E35"/>
    <w:rsid w:val="00640106"/>
    <w:rsid w:val="00640186"/>
    <w:rsid w:val="006403C8"/>
    <w:rsid w:val="00640412"/>
    <w:rsid w:val="006404D6"/>
    <w:rsid w:val="00640845"/>
    <w:rsid w:val="006408AC"/>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5F"/>
    <w:rsid w:val="006532FE"/>
    <w:rsid w:val="006533CD"/>
    <w:rsid w:val="006534E3"/>
    <w:rsid w:val="00653B72"/>
    <w:rsid w:val="00653ECF"/>
    <w:rsid w:val="00653FEF"/>
    <w:rsid w:val="0065447B"/>
    <w:rsid w:val="0065467C"/>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28D"/>
    <w:rsid w:val="0066435C"/>
    <w:rsid w:val="006643E9"/>
    <w:rsid w:val="00664730"/>
    <w:rsid w:val="0066490F"/>
    <w:rsid w:val="006649C9"/>
    <w:rsid w:val="00664DBD"/>
    <w:rsid w:val="00665152"/>
    <w:rsid w:val="006651BA"/>
    <w:rsid w:val="0066546F"/>
    <w:rsid w:val="006654F0"/>
    <w:rsid w:val="0066571A"/>
    <w:rsid w:val="00665A6A"/>
    <w:rsid w:val="00665BBE"/>
    <w:rsid w:val="00665CBA"/>
    <w:rsid w:val="00665CF1"/>
    <w:rsid w:val="00665EE8"/>
    <w:rsid w:val="00666149"/>
    <w:rsid w:val="0066623C"/>
    <w:rsid w:val="00666291"/>
    <w:rsid w:val="0066674A"/>
    <w:rsid w:val="00666793"/>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A00"/>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7DC"/>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457"/>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291"/>
    <w:rsid w:val="006A3A33"/>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FA0"/>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B4D"/>
    <w:rsid w:val="006C6C21"/>
    <w:rsid w:val="006C6D9C"/>
    <w:rsid w:val="006C6DC9"/>
    <w:rsid w:val="006C7114"/>
    <w:rsid w:val="006C715E"/>
    <w:rsid w:val="006C76E2"/>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E86"/>
    <w:rsid w:val="006E2EFC"/>
    <w:rsid w:val="006E36DD"/>
    <w:rsid w:val="006E38E4"/>
    <w:rsid w:val="006E394F"/>
    <w:rsid w:val="006E3AD0"/>
    <w:rsid w:val="006E3B6E"/>
    <w:rsid w:val="006E4201"/>
    <w:rsid w:val="006E44B1"/>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9F"/>
    <w:rsid w:val="006F7172"/>
    <w:rsid w:val="006F7B1F"/>
    <w:rsid w:val="006F7D40"/>
    <w:rsid w:val="006F7D5C"/>
    <w:rsid w:val="006F7D89"/>
    <w:rsid w:val="006F7E51"/>
    <w:rsid w:val="006F7EC6"/>
    <w:rsid w:val="0070054D"/>
    <w:rsid w:val="0070068E"/>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139"/>
    <w:rsid w:val="00703437"/>
    <w:rsid w:val="00703CB7"/>
    <w:rsid w:val="00703D1C"/>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6C"/>
    <w:rsid w:val="00715F14"/>
    <w:rsid w:val="00715F68"/>
    <w:rsid w:val="00716152"/>
    <w:rsid w:val="0071617E"/>
    <w:rsid w:val="007163C4"/>
    <w:rsid w:val="00716553"/>
    <w:rsid w:val="00716930"/>
    <w:rsid w:val="00716BD4"/>
    <w:rsid w:val="00716D65"/>
    <w:rsid w:val="0071706B"/>
    <w:rsid w:val="007170B2"/>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CC"/>
    <w:rsid w:val="00724774"/>
    <w:rsid w:val="00724BD5"/>
    <w:rsid w:val="00724C27"/>
    <w:rsid w:val="00724D2C"/>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204"/>
    <w:rsid w:val="00727300"/>
    <w:rsid w:val="0072748A"/>
    <w:rsid w:val="00727A60"/>
    <w:rsid w:val="00727A71"/>
    <w:rsid w:val="00727E96"/>
    <w:rsid w:val="007301AF"/>
    <w:rsid w:val="00730337"/>
    <w:rsid w:val="00730642"/>
    <w:rsid w:val="00730886"/>
    <w:rsid w:val="007308D6"/>
    <w:rsid w:val="00730C31"/>
    <w:rsid w:val="00731031"/>
    <w:rsid w:val="0073107F"/>
    <w:rsid w:val="00731263"/>
    <w:rsid w:val="007314C0"/>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899"/>
    <w:rsid w:val="0073690F"/>
    <w:rsid w:val="007369C9"/>
    <w:rsid w:val="007371AA"/>
    <w:rsid w:val="007377D0"/>
    <w:rsid w:val="0074005C"/>
    <w:rsid w:val="00740780"/>
    <w:rsid w:val="00740B31"/>
    <w:rsid w:val="00740C60"/>
    <w:rsid w:val="00740CA7"/>
    <w:rsid w:val="00741263"/>
    <w:rsid w:val="00741487"/>
    <w:rsid w:val="007414CD"/>
    <w:rsid w:val="007415D9"/>
    <w:rsid w:val="007415F1"/>
    <w:rsid w:val="00741763"/>
    <w:rsid w:val="007417F3"/>
    <w:rsid w:val="00741AD0"/>
    <w:rsid w:val="00741B9F"/>
    <w:rsid w:val="00741BB1"/>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72F"/>
    <w:rsid w:val="00743740"/>
    <w:rsid w:val="00743B67"/>
    <w:rsid w:val="00744071"/>
    <w:rsid w:val="007442C5"/>
    <w:rsid w:val="0074438C"/>
    <w:rsid w:val="0074467A"/>
    <w:rsid w:val="00744B80"/>
    <w:rsid w:val="00744BBD"/>
    <w:rsid w:val="00744C5E"/>
    <w:rsid w:val="00744E17"/>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57"/>
    <w:rsid w:val="0075057E"/>
    <w:rsid w:val="00750734"/>
    <w:rsid w:val="0075093B"/>
    <w:rsid w:val="00750CCA"/>
    <w:rsid w:val="007512D2"/>
    <w:rsid w:val="00751323"/>
    <w:rsid w:val="007513E8"/>
    <w:rsid w:val="00751615"/>
    <w:rsid w:val="0075184B"/>
    <w:rsid w:val="007519B1"/>
    <w:rsid w:val="007519DA"/>
    <w:rsid w:val="00751A37"/>
    <w:rsid w:val="00751A53"/>
    <w:rsid w:val="00751D18"/>
    <w:rsid w:val="007520D6"/>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C85"/>
    <w:rsid w:val="00760E44"/>
    <w:rsid w:val="00761156"/>
    <w:rsid w:val="0076139A"/>
    <w:rsid w:val="00761B38"/>
    <w:rsid w:val="00761B8A"/>
    <w:rsid w:val="00761BA6"/>
    <w:rsid w:val="00761E77"/>
    <w:rsid w:val="00761F94"/>
    <w:rsid w:val="0076229F"/>
    <w:rsid w:val="00762452"/>
    <w:rsid w:val="007625E9"/>
    <w:rsid w:val="007627A4"/>
    <w:rsid w:val="0076296C"/>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9EB"/>
    <w:rsid w:val="00764A45"/>
    <w:rsid w:val="00764ACE"/>
    <w:rsid w:val="00764B6E"/>
    <w:rsid w:val="00764B77"/>
    <w:rsid w:val="00764D0B"/>
    <w:rsid w:val="00764D9F"/>
    <w:rsid w:val="00764FC6"/>
    <w:rsid w:val="00765208"/>
    <w:rsid w:val="007655CC"/>
    <w:rsid w:val="00765720"/>
    <w:rsid w:val="007659DE"/>
    <w:rsid w:val="00765BB3"/>
    <w:rsid w:val="00765D1A"/>
    <w:rsid w:val="00765DAE"/>
    <w:rsid w:val="007660A7"/>
    <w:rsid w:val="007663C0"/>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5C"/>
    <w:rsid w:val="00770A0C"/>
    <w:rsid w:val="00770D01"/>
    <w:rsid w:val="00770E8C"/>
    <w:rsid w:val="00771259"/>
    <w:rsid w:val="00771312"/>
    <w:rsid w:val="00771434"/>
    <w:rsid w:val="0077181B"/>
    <w:rsid w:val="00771CDC"/>
    <w:rsid w:val="007723F1"/>
    <w:rsid w:val="00772A5E"/>
    <w:rsid w:val="00772A8A"/>
    <w:rsid w:val="00772E94"/>
    <w:rsid w:val="00773521"/>
    <w:rsid w:val="007738C3"/>
    <w:rsid w:val="00773C7B"/>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E09"/>
    <w:rsid w:val="00775EC6"/>
    <w:rsid w:val="007761DA"/>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AE"/>
    <w:rsid w:val="00781DC8"/>
    <w:rsid w:val="00781E31"/>
    <w:rsid w:val="00781E7E"/>
    <w:rsid w:val="00781F6E"/>
    <w:rsid w:val="00782987"/>
    <w:rsid w:val="007829DA"/>
    <w:rsid w:val="00782A4F"/>
    <w:rsid w:val="00782B4B"/>
    <w:rsid w:val="00782B60"/>
    <w:rsid w:val="0078348D"/>
    <w:rsid w:val="00783499"/>
    <w:rsid w:val="007837D5"/>
    <w:rsid w:val="0078394E"/>
    <w:rsid w:val="00783A87"/>
    <w:rsid w:val="00783D1F"/>
    <w:rsid w:val="00783F04"/>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65D"/>
    <w:rsid w:val="00787768"/>
    <w:rsid w:val="00790210"/>
    <w:rsid w:val="00790446"/>
    <w:rsid w:val="0079048E"/>
    <w:rsid w:val="00790618"/>
    <w:rsid w:val="00790716"/>
    <w:rsid w:val="00790867"/>
    <w:rsid w:val="00790A2E"/>
    <w:rsid w:val="00790BBA"/>
    <w:rsid w:val="00790CDF"/>
    <w:rsid w:val="007910BD"/>
    <w:rsid w:val="007913BE"/>
    <w:rsid w:val="007918B6"/>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C7B"/>
    <w:rsid w:val="007A3D5B"/>
    <w:rsid w:val="007A3DEB"/>
    <w:rsid w:val="007A3DF7"/>
    <w:rsid w:val="007A46CC"/>
    <w:rsid w:val="007A49AB"/>
    <w:rsid w:val="007A4CB2"/>
    <w:rsid w:val="007A4CE2"/>
    <w:rsid w:val="007A4FE8"/>
    <w:rsid w:val="007A502D"/>
    <w:rsid w:val="007A54F6"/>
    <w:rsid w:val="007A561B"/>
    <w:rsid w:val="007A5865"/>
    <w:rsid w:val="007A5910"/>
    <w:rsid w:val="007A5D2C"/>
    <w:rsid w:val="007A5F6A"/>
    <w:rsid w:val="007A6188"/>
    <w:rsid w:val="007A6371"/>
    <w:rsid w:val="007A68DA"/>
    <w:rsid w:val="007A6AC6"/>
    <w:rsid w:val="007A732E"/>
    <w:rsid w:val="007A77FB"/>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1D91"/>
    <w:rsid w:val="007B21C5"/>
    <w:rsid w:val="007B232D"/>
    <w:rsid w:val="007B2675"/>
    <w:rsid w:val="007B28C2"/>
    <w:rsid w:val="007B28F0"/>
    <w:rsid w:val="007B2C45"/>
    <w:rsid w:val="007B2F00"/>
    <w:rsid w:val="007B3042"/>
    <w:rsid w:val="007B32F7"/>
    <w:rsid w:val="007B3538"/>
    <w:rsid w:val="007B3575"/>
    <w:rsid w:val="007B36FF"/>
    <w:rsid w:val="007B3813"/>
    <w:rsid w:val="007B3967"/>
    <w:rsid w:val="007B3E44"/>
    <w:rsid w:val="007B3E88"/>
    <w:rsid w:val="007B47FE"/>
    <w:rsid w:val="007B4B3B"/>
    <w:rsid w:val="007B4BFA"/>
    <w:rsid w:val="007B5298"/>
    <w:rsid w:val="007B55A2"/>
    <w:rsid w:val="007B5664"/>
    <w:rsid w:val="007B5948"/>
    <w:rsid w:val="007B5A87"/>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0B4"/>
    <w:rsid w:val="007C6387"/>
    <w:rsid w:val="007C6448"/>
    <w:rsid w:val="007C659A"/>
    <w:rsid w:val="007C65A0"/>
    <w:rsid w:val="007C66F5"/>
    <w:rsid w:val="007C6860"/>
    <w:rsid w:val="007C691A"/>
    <w:rsid w:val="007C6AF2"/>
    <w:rsid w:val="007C6B6E"/>
    <w:rsid w:val="007C6CDA"/>
    <w:rsid w:val="007C6F1C"/>
    <w:rsid w:val="007C736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02D"/>
    <w:rsid w:val="007E315B"/>
    <w:rsid w:val="007E32A1"/>
    <w:rsid w:val="007E373E"/>
    <w:rsid w:val="007E383B"/>
    <w:rsid w:val="007E3BEF"/>
    <w:rsid w:val="007E3BF3"/>
    <w:rsid w:val="007E3F1F"/>
    <w:rsid w:val="007E407E"/>
    <w:rsid w:val="007E40A7"/>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32"/>
    <w:rsid w:val="007F26A7"/>
    <w:rsid w:val="007F2796"/>
    <w:rsid w:val="007F292E"/>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ADC"/>
    <w:rsid w:val="0080034E"/>
    <w:rsid w:val="00800A82"/>
    <w:rsid w:val="00800AFE"/>
    <w:rsid w:val="008011B5"/>
    <w:rsid w:val="008012F3"/>
    <w:rsid w:val="00801A63"/>
    <w:rsid w:val="00801DF4"/>
    <w:rsid w:val="00801DF9"/>
    <w:rsid w:val="00802005"/>
    <w:rsid w:val="00802189"/>
    <w:rsid w:val="008022E1"/>
    <w:rsid w:val="00802578"/>
    <w:rsid w:val="00802939"/>
    <w:rsid w:val="00802B08"/>
    <w:rsid w:val="00802FAD"/>
    <w:rsid w:val="00803100"/>
    <w:rsid w:val="008032C0"/>
    <w:rsid w:val="008032FC"/>
    <w:rsid w:val="0080364A"/>
    <w:rsid w:val="00803BA9"/>
    <w:rsid w:val="00803BDE"/>
    <w:rsid w:val="00803FCA"/>
    <w:rsid w:val="00804086"/>
    <w:rsid w:val="0080424B"/>
    <w:rsid w:val="008042CB"/>
    <w:rsid w:val="00804518"/>
    <w:rsid w:val="008045DC"/>
    <w:rsid w:val="0080473D"/>
    <w:rsid w:val="00804837"/>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A8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ACA"/>
    <w:rsid w:val="00825AF1"/>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D6E"/>
    <w:rsid w:val="00837E32"/>
    <w:rsid w:val="008405AC"/>
    <w:rsid w:val="00840634"/>
    <w:rsid w:val="0084070B"/>
    <w:rsid w:val="00840E2B"/>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CB"/>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41D"/>
    <w:rsid w:val="00854FFF"/>
    <w:rsid w:val="0085531A"/>
    <w:rsid w:val="008554A7"/>
    <w:rsid w:val="008555B5"/>
    <w:rsid w:val="008555F4"/>
    <w:rsid w:val="0085568E"/>
    <w:rsid w:val="0085585E"/>
    <w:rsid w:val="00855E40"/>
    <w:rsid w:val="00856196"/>
    <w:rsid w:val="008561FB"/>
    <w:rsid w:val="00856348"/>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A35"/>
    <w:rsid w:val="00866BAD"/>
    <w:rsid w:val="00866CA1"/>
    <w:rsid w:val="00866CD7"/>
    <w:rsid w:val="00866D8A"/>
    <w:rsid w:val="00866E1D"/>
    <w:rsid w:val="00866F29"/>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FC"/>
    <w:rsid w:val="0087246B"/>
    <w:rsid w:val="00872515"/>
    <w:rsid w:val="00872528"/>
    <w:rsid w:val="00872607"/>
    <w:rsid w:val="008726DE"/>
    <w:rsid w:val="00872877"/>
    <w:rsid w:val="008729DB"/>
    <w:rsid w:val="00873210"/>
    <w:rsid w:val="0087338D"/>
    <w:rsid w:val="008734C9"/>
    <w:rsid w:val="008735B0"/>
    <w:rsid w:val="0087362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3EF"/>
    <w:rsid w:val="008768A9"/>
    <w:rsid w:val="00876990"/>
    <w:rsid w:val="008770B4"/>
    <w:rsid w:val="00877321"/>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AAA"/>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CB0"/>
    <w:rsid w:val="008A3CD9"/>
    <w:rsid w:val="008A3D91"/>
    <w:rsid w:val="008A3E02"/>
    <w:rsid w:val="008A4405"/>
    <w:rsid w:val="008A44D4"/>
    <w:rsid w:val="008A4854"/>
    <w:rsid w:val="008A4A41"/>
    <w:rsid w:val="008A4BBB"/>
    <w:rsid w:val="008A4C60"/>
    <w:rsid w:val="008A5009"/>
    <w:rsid w:val="008A503E"/>
    <w:rsid w:val="008A5046"/>
    <w:rsid w:val="008A5053"/>
    <w:rsid w:val="008A51C2"/>
    <w:rsid w:val="008A51FE"/>
    <w:rsid w:val="008A5371"/>
    <w:rsid w:val="008A5C20"/>
    <w:rsid w:val="008A5DC2"/>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5059"/>
    <w:rsid w:val="008C54A1"/>
    <w:rsid w:val="008C54F9"/>
    <w:rsid w:val="008C56D8"/>
    <w:rsid w:val="008C575A"/>
    <w:rsid w:val="008C5763"/>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DD5"/>
    <w:rsid w:val="008D3E0C"/>
    <w:rsid w:val="008D3FB5"/>
    <w:rsid w:val="008D4086"/>
    <w:rsid w:val="008D4210"/>
    <w:rsid w:val="008D42DB"/>
    <w:rsid w:val="008D42EB"/>
    <w:rsid w:val="008D4309"/>
    <w:rsid w:val="008D44B9"/>
    <w:rsid w:val="008D461E"/>
    <w:rsid w:val="008D4672"/>
    <w:rsid w:val="008D4DDB"/>
    <w:rsid w:val="008D5109"/>
    <w:rsid w:val="008D511E"/>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917"/>
    <w:rsid w:val="008D6AAE"/>
    <w:rsid w:val="008D6C39"/>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B3"/>
    <w:rsid w:val="008E63D1"/>
    <w:rsid w:val="008E64E0"/>
    <w:rsid w:val="008E6671"/>
    <w:rsid w:val="008E6874"/>
    <w:rsid w:val="008E69E4"/>
    <w:rsid w:val="008E6A72"/>
    <w:rsid w:val="008E6B8F"/>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2DD"/>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873"/>
    <w:rsid w:val="00923C5F"/>
    <w:rsid w:val="00924040"/>
    <w:rsid w:val="0092443B"/>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20FA"/>
    <w:rsid w:val="00932189"/>
    <w:rsid w:val="00932310"/>
    <w:rsid w:val="00932344"/>
    <w:rsid w:val="009325A1"/>
    <w:rsid w:val="009325E3"/>
    <w:rsid w:val="009326DA"/>
    <w:rsid w:val="00932728"/>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38D"/>
    <w:rsid w:val="0093549C"/>
    <w:rsid w:val="009354B4"/>
    <w:rsid w:val="0093567D"/>
    <w:rsid w:val="00935A52"/>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31F"/>
    <w:rsid w:val="0094341D"/>
    <w:rsid w:val="00943903"/>
    <w:rsid w:val="00943A16"/>
    <w:rsid w:val="00943B8E"/>
    <w:rsid w:val="00944267"/>
    <w:rsid w:val="00944279"/>
    <w:rsid w:val="009444DC"/>
    <w:rsid w:val="00944B3B"/>
    <w:rsid w:val="00944B75"/>
    <w:rsid w:val="00944DFA"/>
    <w:rsid w:val="00944F2C"/>
    <w:rsid w:val="00945001"/>
    <w:rsid w:val="00945578"/>
    <w:rsid w:val="00945595"/>
    <w:rsid w:val="009458E3"/>
    <w:rsid w:val="009459AC"/>
    <w:rsid w:val="00945BFB"/>
    <w:rsid w:val="00945D52"/>
    <w:rsid w:val="00945D80"/>
    <w:rsid w:val="00945D9B"/>
    <w:rsid w:val="00945E37"/>
    <w:rsid w:val="0094642B"/>
    <w:rsid w:val="00946C85"/>
    <w:rsid w:val="00946EE8"/>
    <w:rsid w:val="00947023"/>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15"/>
    <w:rsid w:val="00952872"/>
    <w:rsid w:val="00952BA3"/>
    <w:rsid w:val="00952DBE"/>
    <w:rsid w:val="00952F33"/>
    <w:rsid w:val="009530BC"/>
    <w:rsid w:val="009530F6"/>
    <w:rsid w:val="0095320B"/>
    <w:rsid w:val="00953239"/>
    <w:rsid w:val="00953329"/>
    <w:rsid w:val="00953384"/>
    <w:rsid w:val="0095355B"/>
    <w:rsid w:val="009536DF"/>
    <w:rsid w:val="00953835"/>
    <w:rsid w:val="00953847"/>
    <w:rsid w:val="0095399C"/>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9A0"/>
    <w:rsid w:val="009719C3"/>
    <w:rsid w:val="00971A48"/>
    <w:rsid w:val="00971BE9"/>
    <w:rsid w:val="00971C28"/>
    <w:rsid w:val="00971C2E"/>
    <w:rsid w:val="00971E4D"/>
    <w:rsid w:val="00972389"/>
    <w:rsid w:val="00972460"/>
    <w:rsid w:val="00972575"/>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BC4"/>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831"/>
    <w:rsid w:val="0099190F"/>
    <w:rsid w:val="00991A58"/>
    <w:rsid w:val="00991C42"/>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277"/>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DAE"/>
    <w:rsid w:val="009B4F8D"/>
    <w:rsid w:val="009B512F"/>
    <w:rsid w:val="009B557A"/>
    <w:rsid w:val="009B568E"/>
    <w:rsid w:val="009B5950"/>
    <w:rsid w:val="009B6084"/>
    <w:rsid w:val="009B64E6"/>
    <w:rsid w:val="009B6624"/>
    <w:rsid w:val="009B672A"/>
    <w:rsid w:val="009B6731"/>
    <w:rsid w:val="009B6738"/>
    <w:rsid w:val="009B6D67"/>
    <w:rsid w:val="009B701B"/>
    <w:rsid w:val="009B706B"/>
    <w:rsid w:val="009B713F"/>
    <w:rsid w:val="009B72A8"/>
    <w:rsid w:val="009B731D"/>
    <w:rsid w:val="009B7452"/>
    <w:rsid w:val="009B76AA"/>
    <w:rsid w:val="009B7CB2"/>
    <w:rsid w:val="009C05EA"/>
    <w:rsid w:val="009C0708"/>
    <w:rsid w:val="009C0A8A"/>
    <w:rsid w:val="009C0B09"/>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7AF"/>
    <w:rsid w:val="009C47FB"/>
    <w:rsid w:val="009C4AFB"/>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A5"/>
    <w:rsid w:val="009C7410"/>
    <w:rsid w:val="009C741F"/>
    <w:rsid w:val="009C785F"/>
    <w:rsid w:val="009C7A51"/>
    <w:rsid w:val="009C7D26"/>
    <w:rsid w:val="009C7D63"/>
    <w:rsid w:val="009C7E54"/>
    <w:rsid w:val="009D0224"/>
    <w:rsid w:val="009D049C"/>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6AD"/>
    <w:rsid w:val="009D56F2"/>
    <w:rsid w:val="009D589D"/>
    <w:rsid w:val="009D5B44"/>
    <w:rsid w:val="009D5BFB"/>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3E1"/>
    <w:rsid w:val="009E4562"/>
    <w:rsid w:val="009E45D0"/>
    <w:rsid w:val="009E47BF"/>
    <w:rsid w:val="009E4879"/>
    <w:rsid w:val="009E4CE4"/>
    <w:rsid w:val="009E4D3B"/>
    <w:rsid w:val="009E51B6"/>
    <w:rsid w:val="009E5349"/>
    <w:rsid w:val="009E5638"/>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F40"/>
    <w:rsid w:val="009F40A6"/>
    <w:rsid w:val="009F4221"/>
    <w:rsid w:val="009F4276"/>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CA9"/>
    <w:rsid w:val="009F6D1E"/>
    <w:rsid w:val="009F6DA7"/>
    <w:rsid w:val="009F6DCA"/>
    <w:rsid w:val="009F6E77"/>
    <w:rsid w:val="009F6F84"/>
    <w:rsid w:val="009F7061"/>
    <w:rsid w:val="009F71A3"/>
    <w:rsid w:val="009F7486"/>
    <w:rsid w:val="009F7656"/>
    <w:rsid w:val="009F78E5"/>
    <w:rsid w:val="009F7A4C"/>
    <w:rsid w:val="009F7B77"/>
    <w:rsid w:val="009F7DD6"/>
    <w:rsid w:val="00A0010F"/>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A2D"/>
    <w:rsid w:val="00A01AAB"/>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E1B"/>
    <w:rsid w:val="00A10F15"/>
    <w:rsid w:val="00A110F2"/>
    <w:rsid w:val="00A11192"/>
    <w:rsid w:val="00A11643"/>
    <w:rsid w:val="00A11838"/>
    <w:rsid w:val="00A11903"/>
    <w:rsid w:val="00A11920"/>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417"/>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AB7"/>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1F4"/>
    <w:rsid w:val="00A51D25"/>
    <w:rsid w:val="00A52063"/>
    <w:rsid w:val="00A521AA"/>
    <w:rsid w:val="00A525AB"/>
    <w:rsid w:val="00A52717"/>
    <w:rsid w:val="00A52ADD"/>
    <w:rsid w:val="00A52F2C"/>
    <w:rsid w:val="00A5302B"/>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1CC"/>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C85"/>
    <w:rsid w:val="00A57D15"/>
    <w:rsid w:val="00A57F1C"/>
    <w:rsid w:val="00A6014F"/>
    <w:rsid w:val="00A60934"/>
    <w:rsid w:val="00A60950"/>
    <w:rsid w:val="00A60A70"/>
    <w:rsid w:val="00A60BB3"/>
    <w:rsid w:val="00A60D14"/>
    <w:rsid w:val="00A616FC"/>
    <w:rsid w:val="00A617C2"/>
    <w:rsid w:val="00A6180F"/>
    <w:rsid w:val="00A61C4D"/>
    <w:rsid w:val="00A61D14"/>
    <w:rsid w:val="00A61E2D"/>
    <w:rsid w:val="00A62249"/>
    <w:rsid w:val="00A622E1"/>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5447"/>
    <w:rsid w:val="00A754DB"/>
    <w:rsid w:val="00A75794"/>
    <w:rsid w:val="00A757B9"/>
    <w:rsid w:val="00A75B14"/>
    <w:rsid w:val="00A75BCA"/>
    <w:rsid w:val="00A75C7E"/>
    <w:rsid w:val="00A75E8F"/>
    <w:rsid w:val="00A764BB"/>
    <w:rsid w:val="00A76748"/>
    <w:rsid w:val="00A76BE4"/>
    <w:rsid w:val="00A76CB7"/>
    <w:rsid w:val="00A76D4A"/>
    <w:rsid w:val="00A7722D"/>
    <w:rsid w:val="00A77666"/>
    <w:rsid w:val="00A776B9"/>
    <w:rsid w:val="00A776BB"/>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2B"/>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56D"/>
    <w:rsid w:val="00AB773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C57"/>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CB"/>
    <w:rsid w:val="00B148F4"/>
    <w:rsid w:val="00B1490C"/>
    <w:rsid w:val="00B14A87"/>
    <w:rsid w:val="00B14AB7"/>
    <w:rsid w:val="00B14BE3"/>
    <w:rsid w:val="00B14C04"/>
    <w:rsid w:val="00B14CBF"/>
    <w:rsid w:val="00B14FC9"/>
    <w:rsid w:val="00B150B5"/>
    <w:rsid w:val="00B1521F"/>
    <w:rsid w:val="00B1525B"/>
    <w:rsid w:val="00B152C8"/>
    <w:rsid w:val="00B1556E"/>
    <w:rsid w:val="00B15775"/>
    <w:rsid w:val="00B1583B"/>
    <w:rsid w:val="00B1623F"/>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99"/>
    <w:rsid w:val="00B36241"/>
    <w:rsid w:val="00B362A0"/>
    <w:rsid w:val="00B362F8"/>
    <w:rsid w:val="00B363F9"/>
    <w:rsid w:val="00B36504"/>
    <w:rsid w:val="00B365DE"/>
    <w:rsid w:val="00B368AB"/>
    <w:rsid w:val="00B36BA8"/>
    <w:rsid w:val="00B36E71"/>
    <w:rsid w:val="00B36FD7"/>
    <w:rsid w:val="00B3713C"/>
    <w:rsid w:val="00B37403"/>
    <w:rsid w:val="00B37626"/>
    <w:rsid w:val="00B377C7"/>
    <w:rsid w:val="00B3795C"/>
    <w:rsid w:val="00B37AD6"/>
    <w:rsid w:val="00B37E7B"/>
    <w:rsid w:val="00B4004E"/>
    <w:rsid w:val="00B40126"/>
    <w:rsid w:val="00B402D5"/>
    <w:rsid w:val="00B403E2"/>
    <w:rsid w:val="00B40700"/>
    <w:rsid w:val="00B40988"/>
    <w:rsid w:val="00B40DB1"/>
    <w:rsid w:val="00B410B7"/>
    <w:rsid w:val="00B4158F"/>
    <w:rsid w:val="00B41765"/>
    <w:rsid w:val="00B417A4"/>
    <w:rsid w:val="00B41C28"/>
    <w:rsid w:val="00B41F9C"/>
    <w:rsid w:val="00B41FA5"/>
    <w:rsid w:val="00B42076"/>
    <w:rsid w:val="00B4209F"/>
    <w:rsid w:val="00B42112"/>
    <w:rsid w:val="00B4251D"/>
    <w:rsid w:val="00B42586"/>
    <w:rsid w:val="00B429FF"/>
    <w:rsid w:val="00B42AE8"/>
    <w:rsid w:val="00B42B03"/>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6E52"/>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E56"/>
    <w:rsid w:val="00B65F07"/>
    <w:rsid w:val="00B65F69"/>
    <w:rsid w:val="00B66040"/>
    <w:rsid w:val="00B66117"/>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497"/>
    <w:rsid w:val="00B735A1"/>
    <w:rsid w:val="00B74001"/>
    <w:rsid w:val="00B74088"/>
    <w:rsid w:val="00B7444A"/>
    <w:rsid w:val="00B744BB"/>
    <w:rsid w:val="00B7462D"/>
    <w:rsid w:val="00B74939"/>
    <w:rsid w:val="00B74A23"/>
    <w:rsid w:val="00B74D45"/>
    <w:rsid w:val="00B74F4A"/>
    <w:rsid w:val="00B75259"/>
    <w:rsid w:val="00B75905"/>
    <w:rsid w:val="00B75931"/>
    <w:rsid w:val="00B75E37"/>
    <w:rsid w:val="00B75EF7"/>
    <w:rsid w:val="00B75F4F"/>
    <w:rsid w:val="00B75FB1"/>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C76"/>
    <w:rsid w:val="00BA2D44"/>
    <w:rsid w:val="00BA305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B5A"/>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16"/>
    <w:rsid w:val="00BC79E0"/>
    <w:rsid w:val="00BC7AA0"/>
    <w:rsid w:val="00BD0072"/>
    <w:rsid w:val="00BD0394"/>
    <w:rsid w:val="00BD0400"/>
    <w:rsid w:val="00BD0A13"/>
    <w:rsid w:val="00BD0CB9"/>
    <w:rsid w:val="00BD0DCF"/>
    <w:rsid w:val="00BD1033"/>
    <w:rsid w:val="00BD1123"/>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A43"/>
    <w:rsid w:val="00BD5AD1"/>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2F"/>
    <w:rsid w:val="00BF03B6"/>
    <w:rsid w:val="00BF0520"/>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4F7"/>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FFC"/>
    <w:rsid w:val="00BF7127"/>
    <w:rsid w:val="00BF71D5"/>
    <w:rsid w:val="00BF7206"/>
    <w:rsid w:val="00BF72BA"/>
    <w:rsid w:val="00BF734B"/>
    <w:rsid w:val="00BF73AB"/>
    <w:rsid w:val="00BF767F"/>
    <w:rsid w:val="00BF7757"/>
    <w:rsid w:val="00BF79C8"/>
    <w:rsid w:val="00BF7B43"/>
    <w:rsid w:val="00BF7F35"/>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1F7"/>
    <w:rsid w:val="00C162CB"/>
    <w:rsid w:val="00C16490"/>
    <w:rsid w:val="00C16659"/>
    <w:rsid w:val="00C1684B"/>
    <w:rsid w:val="00C16873"/>
    <w:rsid w:val="00C168E7"/>
    <w:rsid w:val="00C16AB2"/>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93A"/>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6CEC"/>
    <w:rsid w:val="00C46E32"/>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E37"/>
    <w:rsid w:val="00C54FB0"/>
    <w:rsid w:val="00C54FFE"/>
    <w:rsid w:val="00C553CE"/>
    <w:rsid w:val="00C55659"/>
    <w:rsid w:val="00C55760"/>
    <w:rsid w:val="00C55A57"/>
    <w:rsid w:val="00C55BC9"/>
    <w:rsid w:val="00C55F70"/>
    <w:rsid w:val="00C5604C"/>
    <w:rsid w:val="00C56624"/>
    <w:rsid w:val="00C56626"/>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723"/>
    <w:rsid w:val="00C72724"/>
    <w:rsid w:val="00C72C74"/>
    <w:rsid w:val="00C72D00"/>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68B"/>
    <w:rsid w:val="00C768B9"/>
    <w:rsid w:val="00C76BA0"/>
    <w:rsid w:val="00C76F44"/>
    <w:rsid w:val="00C77003"/>
    <w:rsid w:val="00C770A1"/>
    <w:rsid w:val="00C7767F"/>
    <w:rsid w:val="00C77694"/>
    <w:rsid w:val="00C7772A"/>
    <w:rsid w:val="00C77803"/>
    <w:rsid w:val="00C7788A"/>
    <w:rsid w:val="00C77A30"/>
    <w:rsid w:val="00C77B1D"/>
    <w:rsid w:val="00C77D0C"/>
    <w:rsid w:val="00C77E64"/>
    <w:rsid w:val="00C80250"/>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5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484"/>
    <w:rsid w:val="00CA24D0"/>
    <w:rsid w:val="00CA25D0"/>
    <w:rsid w:val="00CA2933"/>
    <w:rsid w:val="00CA2979"/>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110"/>
    <w:rsid w:val="00CB334C"/>
    <w:rsid w:val="00CB3466"/>
    <w:rsid w:val="00CB36D2"/>
    <w:rsid w:val="00CB39FF"/>
    <w:rsid w:val="00CB3CE3"/>
    <w:rsid w:val="00CB3F3D"/>
    <w:rsid w:val="00CB4031"/>
    <w:rsid w:val="00CB409C"/>
    <w:rsid w:val="00CB45FA"/>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BF5"/>
    <w:rsid w:val="00CC7D14"/>
    <w:rsid w:val="00CD028E"/>
    <w:rsid w:val="00CD03D8"/>
    <w:rsid w:val="00CD047A"/>
    <w:rsid w:val="00CD0770"/>
    <w:rsid w:val="00CD08E0"/>
    <w:rsid w:val="00CD0B31"/>
    <w:rsid w:val="00CD0C46"/>
    <w:rsid w:val="00CD1114"/>
    <w:rsid w:val="00CD1305"/>
    <w:rsid w:val="00CD1643"/>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2E19"/>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6E3"/>
    <w:rsid w:val="00CE575F"/>
    <w:rsid w:val="00CE577E"/>
    <w:rsid w:val="00CE5965"/>
    <w:rsid w:val="00CE5A40"/>
    <w:rsid w:val="00CE609C"/>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10B"/>
    <w:rsid w:val="00CF1216"/>
    <w:rsid w:val="00CF1219"/>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F40"/>
    <w:rsid w:val="00D01222"/>
    <w:rsid w:val="00D0163A"/>
    <w:rsid w:val="00D017B5"/>
    <w:rsid w:val="00D01F3A"/>
    <w:rsid w:val="00D02077"/>
    <w:rsid w:val="00D02226"/>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BC"/>
    <w:rsid w:val="00D22471"/>
    <w:rsid w:val="00D22870"/>
    <w:rsid w:val="00D22C0D"/>
    <w:rsid w:val="00D22D15"/>
    <w:rsid w:val="00D22F41"/>
    <w:rsid w:val="00D23139"/>
    <w:rsid w:val="00D231B8"/>
    <w:rsid w:val="00D23693"/>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B44"/>
    <w:rsid w:val="00D56CE1"/>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30F"/>
    <w:rsid w:val="00D658AD"/>
    <w:rsid w:val="00D65AE1"/>
    <w:rsid w:val="00D65BC5"/>
    <w:rsid w:val="00D65BE7"/>
    <w:rsid w:val="00D661CC"/>
    <w:rsid w:val="00D6626C"/>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7F"/>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6B"/>
    <w:rsid w:val="00D725D1"/>
    <w:rsid w:val="00D726DC"/>
    <w:rsid w:val="00D72756"/>
    <w:rsid w:val="00D72C70"/>
    <w:rsid w:val="00D732CC"/>
    <w:rsid w:val="00D732E0"/>
    <w:rsid w:val="00D732E3"/>
    <w:rsid w:val="00D73390"/>
    <w:rsid w:val="00D7359D"/>
    <w:rsid w:val="00D737F4"/>
    <w:rsid w:val="00D73A32"/>
    <w:rsid w:val="00D73CD0"/>
    <w:rsid w:val="00D73E85"/>
    <w:rsid w:val="00D7406A"/>
    <w:rsid w:val="00D740ED"/>
    <w:rsid w:val="00D741AD"/>
    <w:rsid w:val="00D743DD"/>
    <w:rsid w:val="00D74467"/>
    <w:rsid w:val="00D744B9"/>
    <w:rsid w:val="00D747C6"/>
    <w:rsid w:val="00D74877"/>
    <w:rsid w:val="00D74AB5"/>
    <w:rsid w:val="00D74BEC"/>
    <w:rsid w:val="00D75144"/>
    <w:rsid w:val="00D753F0"/>
    <w:rsid w:val="00D7546E"/>
    <w:rsid w:val="00D75738"/>
    <w:rsid w:val="00D757A0"/>
    <w:rsid w:val="00D757C5"/>
    <w:rsid w:val="00D75894"/>
    <w:rsid w:val="00D7589F"/>
    <w:rsid w:val="00D75B3C"/>
    <w:rsid w:val="00D75B83"/>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1A2"/>
    <w:rsid w:val="00D92283"/>
    <w:rsid w:val="00D92588"/>
    <w:rsid w:val="00D92623"/>
    <w:rsid w:val="00D92653"/>
    <w:rsid w:val="00D927D1"/>
    <w:rsid w:val="00D92AB0"/>
    <w:rsid w:val="00D92AB1"/>
    <w:rsid w:val="00D92AFA"/>
    <w:rsid w:val="00D92D6B"/>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F9"/>
    <w:rsid w:val="00DA4E38"/>
    <w:rsid w:val="00DA4EFF"/>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C009B"/>
    <w:rsid w:val="00DC0186"/>
    <w:rsid w:val="00DC02B3"/>
    <w:rsid w:val="00DC0430"/>
    <w:rsid w:val="00DC085A"/>
    <w:rsid w:val="00DC08D4"/>
    <w:rsid w:val="00DC09D9"/>
    <w:rsid w:val="00DC0CB0"/>
    <w:rsid w:val="00DC0CD7"/>
    <w:rsid w:val="00DC0D66"/>
    <w:rsid w:val="00DC0F1A"/>
    <w:rsid w:val="00DC0F4F"/>
    <w:rsid w:val="00DC12E8"/>
    <w:rsid w:val="00DC1399"/>
    <w:rsid w:val="00DC17D3"/>
    <w:rsid w:val="00DC1828"/>
    <w:rsid w:val="00DC18B9"/>
    <w:rsid w:val="00DC18C1"/>
    <w:rsid w:val="00DC1CE2"/>
    <w:rsid w:val="00DC1D9E"/>
    <w:rsid w:val="00DC1F8F"/>
    <w:rsid w:val="00DC215E"/>
    <w:rsid w:val="00DC2304"/>
    <w:rsid w:val="00DC245B"/>
    <w:rsid w:val="00DC25E3"/>
    <w:rsid w:val="00DC299E"/>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4DC"/>
    <w:rsid w:val="00DD48C3"/>
    <w:rsid w:val="00DD4AB8"/>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3C7"/>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6A"/>
    <w:rsid w:val="00E058BB"/>
    <w:rsid w:val="00E05906"/>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84E"/>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FA"/>
    <w:rsid w:val="00E35F3D"/>
    <w:rsid w:val="00E35F5B"/>
    <w:rsid w:val="00E36032"/>
    <w:rsid w:val="00E360AC"/>
    <w:rsid w:val="00E36306"/>
    <w:rsid w:val="00E36330"/>
    <w:rsid w:val="00E36465"/>
    <w:rsid w:val="00E36673"/>
    <w:rsid w:val="00E36CB3"/>
    <w:rsid w:val="00E36F23"/>
    <w:rsid w:val="00E37134"/>
    <w:rsid w:val="00E37D4C"/>
    <w:rsid w:val="00E37DCF"/>
    <w:rsid w:val="00E401BE"/>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17"/>
    <w:rsid w:val="00E54C61"/>
    <w:rsid w:val="00E54FBB"/>
    <w:rsid w:val="00E54FCD"/>
    <w:rsid w:val="00E55037"/>
    <w:rsid w:val="00E55363"/>
    <w:rsid w:val="00E55402"/>
    <w:rsid w:val="00E5566D"/>
    <w:rsid w:val="00E556AA"/>
    <w:rsid w:val="00E55835"/>
    <w:rsid w:val="00E55A03"/>
    <w:rsid w:val="00E55AB2"/>
    <w:rsid w:val="00E55C72"/>
    <w:rsid w:val="00E55DF4"/>
    <w:rsid w:val="00E55EDD"/>
    <w:rsid w:val="00E55F3C"/>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F0B"/>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9E2"/>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1FD"/>
    <w:rsid w:val="00E8026D"/>
    <w:rsid w:val="00E80730"/>
    <w:rsid w:val="00E80825"/>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653"/>
    <w:rsid w:val="00EB3DB3"/>
    <w:rsid w:val="00EB3E12"/>
    <w:rsid w:val="00EB3E1C"/>
    <w:rsid w:val="00EB3EF2"/>
    <w:rsid w:val="00EB405E"/>
    <w:rsid w:val="00EB439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64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3C"/>
    <w:rsid w:val="00EB7F59"/>
    <w:rsid w:val="00EC010B"/>
    <w:rsid w:val="00EC0138"/>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471"/>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6309"/>
    <w:rsid w:val="00F0636A"/>
    <w:rsid w:val="00F0641A"/>
    <w:rsid w:val="00F064E5"/>
    <w:rsid w:val="00F06792"/>
    <w:rsid w:val="00F06873"/>
    <w:rsid w:val="00F06919"/>
    <w:rsid w:val="00F06F4C"/>
    <w:rsid w:val="00F06FFB"/>
    <w:rsid w:val="00F0731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B08"/>
    <w:rsid w:val="00F12F4F"/>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B6"/>
    <w:rsid w:val="00F23EF7"/>
    <w:rsid w:val="00F241FA"/>
    <w:rsid w:val="00F24271"/>
    <w:rsid w:val="00F2492F"/>
    <w:rsid w:val="00F24A6D"/>
    <w:rsid w:val="00F25166"/>
    <w:rsid w:val="00F25360"/>
    <w:rsid w:val="00F253A7"/>
    <w:rsid w:val="00F2586D"/>
    <w:rsid w:val="00F25881"/>
    <w:rsid w:val="00F258E6"/>
    <w:rsid w:val="00F259B6"/>
    <w:rsid w:val="00F25ABF"/>
    <w:rsid w:val="00F25B58"/>
    <w:rsid w:val="00F25CAE"/>
    <w:rsid w:val="00F25D66"/>
    <w:rsid w:val="00F260DB"/>
    <w:rsid w:val="00F26505"/>
    <w:rsid w:val="00F265FC"/>
    <w:rsid w:val="00F26853"/>
    <w:rsid w:val="00F26AF7"/>
    <w:rsid w:val="00F26C6F"/>
    <w:rsid w:val="00F26ECB"/>
    <w:rsid w:val="00F26FAA"/>
    <w:rsid w:val="00F27081"/>
    <w:rsid w:val="00F270A5"/>
    <w:rsid w:val="00F27337"/>
    <w:rsid w:val="00F27426"/>
    <w:rsid w:val="00F27778"/>
    <w:rsid w:val="00F27BCB"/>
    <w:rsid w:val="00F27C2B"/>
    <w:rsid w:val="00F27C51"/>
    <w:rsid w:val="00F27D54"/>
    <w:rsid w:val="00F27DDC"/>
    <w:rsid w:val="00F3006F"/>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EC"/>
    <w:rsid w:val="00F57B5B"/>
    <w:rsid w:val="00F57D64"/>
    <w:rsid w:val="00F57FA5"/>
    <w:rsid w:val="00F600F3"/>
    <w:rsid w:val="00F604C7"/>
    <w:rsid w:val="00F60530"/>
    <w:rsid w:val="00F605B2"/>
    <w:rsid w:val="00F60C0C"/>
    <w:rsid w:val="00F60E16"/>
    <w:rsid w:val="00F61379"/>
    <w:rsid w:val="00F61426"/>
    <w:rsid w:val="00F614B7"/>
    <w:rsid w:val="00F6179E"/>
    <w:rsid w:val="00F61893"/>
    <w:rsid w:val="00F61B49"/>
    <w:rsid w:val="00F61C5C"/>
    <w:rsid w:val="00F61C68"/>
    <w:rsid w:val="00F61EBB"/>
    <w:rsid w:val="00F620C7"/>
    <w:rsid w:val="00F622F0"/>
    <w:rsid w:val="00F6239D"/>
    <w:rsid w:val="00F623A6"/>
    <w:rsid w:val="00F62477"/>
    <w:rsid w:val="00F6247A"/>
    <w:rsid w:val="00F624B1"/>
    <w:rsid w:val="00F626F0"/>
    <w:rsid w:val="00F6272B"/>
    <w:rsid w:val="00F62823"/>
    <w:rsid w:val="00F62A0D"/>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99"/>
    <w:rsid w:val="00F70DC0"/>
    <w:rsid w:val="00F70DC4"/>
    <w:rsid w:val="00F71048"/>
    <w:rsid w:val="00F7108F"/>
    <w:rsid w:val="00F7177D"/>
    <w:rsid w:val="00F71830"/>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90C"/>
    <w:rsid w:val="00F819DA"/>
    <w:rsid w:val="00F81B7E"/>
    <w:rsid w:val="00F81C00"/>
    <w:rsid w:val="00F81C0B"/>
    <w:rsid w:val="00F81C98"/>
    <w:rsid w:val="00F81DC0"/>
    <w:rsid w:val="00F81E51"/>
    <w:rsid w:val="00F81ECD"/>
    <w:rsid w:val="00F81EE5"/>
    <w:rsid w:val="00F81FCB"/>
    <w:rsid w:val="00F821EB"/>
    <w:rsid w:val="00F82564"/>
    <w:rsid w:val="00F82591"/>
    <w:rsid w:val="00F82703"/>
    <w:rsid w:val="00F829FD"/>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A51"/>
    <w:rsid w:val="00FA3AAF"/>
    <w:rsid w:val="00FA3B50"/>
    <w:rsid w:val="00FA3E0C"/>
    <w:rsid w:val="00FA4020"/>
    <w:rsid w:val="00FA4041"/>
    <w:rsid w:val="00FA422F"/>
    <w:rsid w:val="00FA4255"/>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6F4"/>
    <w:rsid w:val="00FC39BC"/>
    <w:rsid w:val="00FC3F93"/>
    <w:rsid w:val="00FC4370"/>
    <w:rsid w:val="00FC43BC"/>
    <w:rsid w:val="00FC440D"/>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ADC"/>
    <w:rsid w:val="00FD1BD1"/>
    <w:rsid w:val="00FD1CAA"/>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8B"/>
    <w:rsid w:val="00FD71B5"/>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5A"/>
    <w:rsid w:val="00FE0ABE"/>
    <w:rsid w:val="00FE0C0F"/>
    <w:rsid w:val="00FE0C79"/>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D3E"/>
    <w:rsid w:val="00FE50E3"/>
    <w:rsid w:val="00FE5595"/>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81"/>
    <w:rsid w:val="00FF06FA"/>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14</Pages>
  <Words>34967</Words>
  <Characters>199318</Characters>
  <Application>Microsoft Office Word</Application>
  <DocSecurity>0</DocSecurity>
  <Lines>1660</Lines>
  <Paragraphs>467</Paragraphs>
  <ScaleCrop>false</ScaleCrop>
  <Company/>
  <LinksUpToDate>false</LinksUpToDate>
  <CharactersWithSpaces>23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66</cp:revision>
  <cp:lastPrinted>2025-05-19T17:36:00Z</cp:lastPrinted>
  <dcterms:created xsi:type="dcterms:W3CDTF">2025-06-28T10:24:00Z</dcterms:created>
  <dcterms:modified xsi:type="dcterms:W3CDTF">2025-06-28T14:29:00Z</dcterms:modified>
</cp:coreProperties>
</file>